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2E69948" w14:textId="26823B67" w:rsidR="002734DA" w:rsidRPr="003754AA" w:rsidRDefault="002734DA" w:rsidP="002734DA">
      <w:pPr>
        <w:rPr>
          <w:rFonts w:cs="Arial"/>
          <w:b/>
          <w:szCs w:val="22"/>
          <w:lang w:val="en-US"/>
        </w:rPr>
      </w:pPr>
      <w:r>
        <w:rPr>
          <w:b/>
          <w:szCs w:val="22"/>
          <w:lang w:val="en-US"/>
        </w:rPr>
        <w:t>Cannabis</w:t>
      </w:r>
      <w:r w:rsidR="003203F4">
        <w:rPr>
          <w:b/>
          <w:szCs w:val="22"/>
          <w:lang w:val="en-US"/>
        </w:rPr>
        <w:t xml:space="preserve"> use</w:t>
      </w:r>
      <w:r>
        <w:rPr>
          <w:b/>
          <w:szCs w:val="22"/>
          <w:lang w:val="en-US"/>
        </w:rPr>
        <w:t>, pulmonary</w:t>
      </w:r>
      <w:r w:rsidRPr="003754AA">
        <w:rPr>
          <w:b/>
          <w:szCs w:val="22"/>
          <w:lang w:val="en-US"/>
        </w:rPr>
        <w:t xml:space="preserve"> function</w:t>
      </w:r>
      <w:r>
        <w:rPr>
          <w:b/>
          <w:szCs w:val="22"/>
          <w:lang w:val="en-US"/>
        </w:rPr>
        <w:t xml:space="preserve">, and lung cancer susceptibility: </w:t>
      </w:r>
      <w:r w:rsidRPr="003754AA">
        <w:rPr>
          <w:rFonts w:cs="Arial"/>
          <w:b/>
          <w:szCs w:val="22"/>
          <w:lang w:val="en-US"/>
        </w:rPr>
        <w:t>A Mendelian randomization study</w:t>
      </w:r>
    </w:p>
    <w:p w14:paraId="431CE421" w14:textId="5C49F89A" w:rsidR="001647E8" w:rsidRPr="001647E8" w:rsidRDefault="001647E8" w:rsidP="001647E8">
      <w:r w:rsidRPr="001647E8">
        <w:rPr>
          <w:rFonts w:cs="Arial"/>
        </w:rPr>
        <w:t>Sebastian E Baumeister et al.</w:t>
      </w:r>
    </w:p>
    <w:p w14:paraId="38D0A248" w14:textId="77777777" w:rsidR="001647E8" w:rsidRPr="001647E8" w:rsidRDefault="001647E8" w:rsidP="006C6845"/>
    <w:p w14:paraId="6BB5E5EC" w14:textId="67EB692A" w:rsidR="00170ED0" w:rsidRDefault="001647E8" w:rsidP="006C6845">
      <w:pPr>
        <w:rPr>
          <w:lang w:val="en-US"/>
        </w:rPr>
      </w:pPr>
      <w:r>
        <w:rPr>
          <w:lang w:val="en-US"/>
        </w:rPr>
        <w:t>Supplement</w:t>
      </w:r>
      <w:r w:rsidR="00B3091C">
        <w:rPr>
          <w:lang w:val="en-US"/>
        </w:rPr>
        <w:t>ary tables</w:t>
      </w:r>
    </w:p>
    <w:p w14:paraId="186718CA" w14:textId="77777777" w:rsidR="004443E3" w:rsidRDefault="004443E3" w:rsidP="006C6845">
      <w:pPr>
        <w:rPr>
          <w:lang w:val="en-US"/>
        </w:rPr>
      </w:pPr>
    </w:p>
    <w:p w14:paraId="4B4C34E4" w14:textId="77777777" w:rsidR="004443E3" w:rsidRDefault="004443E3" w:rsidP="00397EB5">
      <w:pPr>
        <w:rPr>
          <w:lang w:val="en-US"/>
        </w:rPr>
        <w:sectPr w:rsidR="004443E3" w:rsidSect="00DA1DD0"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</w:p>
    <w:p w14:paraId="0C33CA63" w14:textId="3ABB4AC8" w:rsidR="00AA71E7" w:rsidRDefault="00AC08BE" w:rsidP="00AA71E7">
      <w:pPr>
        <w:tabs>
          <w:tab w:val="clear" w:pos="567"/>
        </w:tabs>
        <w:spacing w:before="0" w:after="0" w:line="240" w:lineRule="auto"/>
        <w:ind w:left="-709"/>
        <w:rPr>
          <w:rFonts w:cs="Arial"/>
          <w:sz w:val="16"/>
          <w:szCs w:val="16"/>
          <w:lang w:val="en-US"/>
        </w:rPr>
      </w:pPr>
      <w:r>
        <w:rPr>
          <w:lang w:val="en-US"/>
        </w:rPr>
        <w:lastRenderedPageBreak/>
        <w:t xml:space="preserve">Supplementary </w:t>
      </w:r>
      <w:r w:rsidRPr="0045290C">
        <w:rPr>
          <w:rFonts w:cs="Arial"/>
          <w:lang w:val="en-US"/>
        </w:rPr>
        <w:t>Table</w:t>
      </w:r>
      <w:r>
        <w:rPr>
          <w:rFonts w:cs="Arial"/>
          <w:lang w:val="en-US"/>
        </w:rPr>
        <w:t xml:space="preserve"> 1</w:t>
      </w:r>
      <w:r>
        <w:rPr>
          <w:rFonts w:cs="Arial"/>
          <w:lang w:val="en-US"/>
        </w:rPr>
        <w:tab/>
      </w:r>
      <w:r w:rsidR="00AA71E7">
        <w:rPr>
          <w:rFonts w:cs="Arial"/>
          <w:lang w:val="en-US"/>
        </w:rPr>
        <w:t>Associations of single nucleotide polymorphisms for lifetime cannabis use</w:t>
      </w:r>
      <w:r w:rsidR="00FD48F5">
        <w:rPr>
          <w:rFonts w:cs="Arial"/>
          <w:lang w:val="en-US"/>
        </w:rPr>
        <w:t xml:space="preserve"> and cannabis use disorder</w:t>
      </w:r>
    </w:p>
    <w:tbl>
      <w:tblPr>
        <w:tblW w:w="15451" w:type="dxa"/>
        <w:tblInd w:w="-709" w:type="dxa"/>
        <w:tblLayout w:type="fixed"/>
        <w:tblLook w:val="04A0" w:firstRow="1" w:lastRow="0" w:firstColumn="1" w:lastColumn="0" w:noHBand="0" w:noVBand="1"/>
      </w:tblPr>
      <w:tblGrid>
        <w:gridCol w:w="1560"/>
        <w:gridCol w:w="709"/>
        <w:gridCol w:w="708"/>
        <w:gridCol w:w="851"/>
        <w:gridCol w:w="1276"/>
        <w:gridCol w:w="850"/>
        <w:gridCol w:w="1276"/>
        <w:gridCol w:w="850"/>
        <w:gridCol w:w="1134"/>
        <w:gridCol w:w="1134"/>
        <w:gridCol w:w="1418"/>
        <w:gridCol w:w="1276"/>
        <w:gridCol w:w="992"/>
        <w:gridCol w:w="1417"/>
      </w:tblGrid>
      <w:tr w:rsidR="00AA71E7" w:rsidRPr="0078078A" w14:paraId="6379BDF3" w14:textId="77777777" w:rsidTr="00AA71E7">
        <w:trPr>
          <w:cantSplit/>
          <w:trHeight w:val="631"/>
        </w:trPr>
        <w:tc>
          <w:tcPr>
            <w:tcW w:w="1560" w:type="dxa"/>
            <w:tcBorders>
              <w:top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39E7EDFD" w14:textId="77777777" w:rsidR="00AA71E7" w:rsidRPr="006163CE" w:rsidRDefault="00AA71E7" w:rsidP="00AA71E7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</w:p>
        </w:tc>
        <w:tc>
          <w:tcPr>
            <w:tcW w:w="709" w:type="dxa"/>
            <w:tcBorders>
              <w:top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11A1DB54" w14:textId="77777777" w:rsidR="00AA71E7" w:rsidRPr="006163CE" w:rsidRDefault="00AA71E7" w:rsidP="00AA71E7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</w:p>
        </w:tc>
        <w:tc>
          <w:tcPr>
            <w:tcW w:w="708" w:type="dxa"/>
            <w:tcBorders>
              <w:top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0967E5E2" w14:textId="77777777" w:rsidR="00AA71E7" w:rsidRPr="006163CE" w:rsidRDefault="00AA71E7" w:rsidP="00AA71E7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tcBorders>
              <w:top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71EAC3B3" w14:textId="77777777" w:rsidR="00AA71E7" w:rsidRPr="006163CE" w:rsidRDefault="00AA71E7" w:rsidP="00AA71E7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</w:p>
        </w:tc>
        <w:tc>
          <w:tcPr>
            <w:tcW w:w="4252" w:type="dxa"/>
            <w:gridSpan w:val="4"/>
            <w:tcBorders>
              <w:top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5662977F" w14:textId="77777777" w:rsidR="00AA71E7" w:rsidRPr="006163CE" w:rsidRDefault="00AA71E7" w:rsidP="00AA71E7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6163CE">
              <w:rPr>
                <w:rFonts w:eastAsia="Arial" w:cs="Arial"/>
                <w:color w:val="111111"/>
                <w:sz w:val="18"/>
                <w:szCs w:val="18"/>
              </w:rPr>
              <w:t>Estimates</w:t>
            </w:r>
            <w:proofErr w:type="spellEnd"/>
            <w:r w:rsidRPr="006163CE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6163CE">
              <w:rPr>
                <w:rFonts w:eastAsia="Arial" w:cs="Arial"/>
                <w:color w:val="111111"/>
                <w:sz w:val="18"/>
                <w:szCs w:val="18"/>
              </w:rPr>
              <w:t>for</w:t>
            </w:r>
            <w:proofErr w:type="spellEnd"/>
            <w:r w:rsidRPr="006163CE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6163CE">
              <w:rPr>
                <w:rFonts w:eastAsia="Arial" w:cs="Arial"/>
                <w:color w:val="111111"/>
                <w:sz w:val="18"/>
                <w:szCs w:val="18"/>
              </w:rPr>
              <w:t>exposure</w:t>
            </w:r>
            <w:proofErr w:type="spellEnd"/>
          </w:p>
        </w:tc>
        <w:tc>
          <w:tcPr>
            <w:tcW w:w="3686" w:type="dxa"/>
            <w:gridSpan w:val="3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1F5ACB84" w14:textId="77777777" w:rsidR="00AA71E7" w:rsidRPr="006163CE" w:rsidRDefault="00AA71E7" w:rsidP="00AA71E7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6163CE">
              <w:rPr>
                <w:rFonts w:eastAsia="Arial" w:cs="Arial"/>
                <w:color w:val="111111"/>
                <w:sz w:val="18"/>
                <w:szCs w:val="18"/>
              </w:rPr>
              <w:t>Estimates</w:t>
            </w:r>
            <w:proofErr w:type="spellEnd"/>
            <w:r w:rsidRPr="006163CE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6163CE">
              <w:rPr>
                <w:rFonts w:eastAsia="Arial" w:cs="Arial"/>
                <w:color w:val="111111"/>
                <w:sz w:val="18"/>
                <w:szCs w:val="18"/>
              </w:rPr>
              <w:t>for</w:t>
            </w:r>
            <w:proofErr w:type="spellEnd"/>
            <w:r w:rsidRPr="006163CE">
              <w:rPr>
                <w:rFonts w:eastAsia="Arial" w:cs="Arial"/>
                <w:color w:val="111111"/>
                <w:sz w:val="18"/>
                <w:szCs w:val="18"/>
              </w:rPr>
              <w:t xml:space="preserve"> FEV</w:t>
            </w:r>
            <w:r w:rsidRPr="006163CE">
              <w:rPr>
                <w:rFonts w:eastAsia="Arial" w:cs="Arial"/>
                <w:color w:val="111111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3685" w:type="dxa"/>
            <w:gridSpan w:val="3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793E3B66" w14:textId="77777777" w:rsidR="00AA71E7" w:rsidRPr="006163CE" w:rsidRDefault="00AA71E7" w:rsidP="00AA71E7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6163CE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Estimates for overall lung cancer</w:t>
            </w:r>
          </w:p>
        </w:tc>
      </w:tr>
      <w:tr w:rsidR="00AA71E7" w:rsidRPr="006163CE" w14:paraId="2038502C" w14:textId="77777777" w:rsidTr="00AA71E7">
        <w:trPr>
          <w:cantSplit/>
          <w:trHeight w:val="631"/>
        </w:trPr>
        <w:tc>
          <w:tcPr>
            <w:tcW w:w="1560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507903E5" w14:textId="77777777" w:rsidR="00AA71E7" w:rsidRPr="006163CE" w:rsidRDefault="00AA71E7" w:rsidP="00AA71E7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6163CE">
              <w:rPr>
                <w:rFonts w:eastAsia="Arial" w:cs="Arial"/>
                <w:color w:val="111111"/>
                <w:sz w:val="18"/>
                <w:szCs w:val="18"/>
              </w:rPr>
              <w:t>SNP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4D974241" w14:textId="77777777" w:rsidR="00AA71E7" w:rsidRPr="006163CE" w:rsidRDefault="00AA71E7" w:rsidP="00AA71E7">
            <w:pPr>
              <w:tabs>
                <w:tab w:val="clear" w:pos="567"/>
              </w:tabs>
              <w:spacing w:before="0" w:after="0" w:line="360" w:lineRule="auto"/>
              <w:ind w:left="69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163CE">
              <w:rPr>
                <w:rFonts w:eastAsia="Arial" w:cs="Arial"/>
                <w:color w:val="111111"/>
                <w:sz w:val="18"/>
                <w:szCs w:val="18"/>
              </w:rPr>
              <w:t>EA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3ED59E31" w14:textId="77777777" w:rsidR="00AA71E7" w:rsidRPr="006163CE" w:rsidRDefault="00AA71E7" w:rsidP="00AA71E7">
            <w:pPr>
              <w:tabs>
                <w:tab w:val="clear" w:pos="567"/>
              </w:tabs>
              <w:spacing w:before="0" w:after="0" w:line="360" w:lineRule="auto"/>
              <w:ind w:left="69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163CE">
              <w:rPr>
                <w:rFonts w:eastAsia="Arial" w:cs="Arial"/>
                <w:color w:val="111111"/>
                <w:sz w:val="18"/>
                <w:szCs w:val="18"/>
              </w:rPr>
              <w:t>OA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24228AD4" w14:textId="77777777" w:rsidR="00AA71E7" w:rsidRPr="006163CE" w:rsidRDefault="00AA71E7" w:rsidP="00AA71E7">
            <w:pPr>
              <w:tabs>
                <w:tab w:val="clear" w:pos="567"/>
              </w:tabs>
              <w:spacing w:before="0" w:after="0" w:line="360" w:lineRule="auto"/>
              <w:ind w:left="69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163CE">
              <w:rPr>
                <w:rFonts w:eastAsia="Arial" w:cs="Arial"/>
                <w:color w:val="111111"/>
                <w:sz w:val="18"/>
                <w:szCs w:val="18"/>
              </w:rPr>
              <w:t>EAF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5C34B65D" w14:textId="77777777" w:rsidR="00AA71E7" w:rsidRPr="006163CE" w:rsidRDefault="00AA71E7" w:rsidP="00AA71E7">
            <w:pPr>
              <w:tabs>
                <w:tab w:val="clear" w:pos="567"/>
              </w:tabs>
              <w:spacing w:before="0" w:after="0" w:line="360" w:lineRule="auto"/>
              <w:ind w:left="69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163CE">
              <w:rPr>
                <w:rFonts w:eastAsia="Arial" w:cs="Arial"/>
                <w:color w:val="111111"/>
                <w:sz w:val="18"/>
                <w:szCs w:val="18"/>
              </w:rPr>
              <w:t>BETA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6D44F555" w14:textId="77777777" w:rsidR="00AA71E7" w:rsidRPr="006163CE" w:rsidRDefault="00AA71E7" w:rsidP="00AA71E7">
            <w:pPr>
              <w:tabs>
                <w:tab w:val="clear" w:pos="567"/>
              </w:tabs>
              <w:spacing w:before="0" w:after="0" w:line="360" w:lineRule="auto"/>
              <w:ind w:left="69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163CE">
              <w:rPr>
                <w:rFonts w:eastAsia="Arial" w:cs="Arial"/>
                <w:color w:val="111111"/>
                <w:sz w:val="18"/>
                <w:szCs w:val="18"/>
              </w:rPr>
              <w:t>SE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0984BF22" w14:textId="77777777" w:rsidR="00AA71E7" w:rsidRPr="006163CE" w:rsidRDefault="00AA71E7" w:rsidP="00AA71E7">
            <w:pPr>
              <w:tabs>
                <w:tab w:val="clear" w:pos="567"/>
              </w:tabs>
              <w:spacing w:before="0" w:after="0" w:line="360" w:lineRule="auto"/>
              <w:ind w:left="69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163CE">
              <w:rPr>
                <w:rFonts w:eastAsia="Arial" w:cs="Arial"/>
                <w:color w:val="111111"/>
                <w:sz w:val="18"/>
                <w:szCs w:val="18"/>
              </w:rPr>
              <w:t>P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44A53B91" w14:textId="77777777" w:rsidR="00AA71E7" w:rsidRPr="006163CE" w:rsidRDefault="00AA71E7" w:rsidP="00AA71E7">
            <w:pPr>
              <w:tabs>
                <w:tab w:val="clear" w:pos="567"/>
              </w:tabs>
              <w:spacing w:before="0" w:after="0" w:line="360" w:lineRule="auto"/>
              <w:ind w:left="69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163CE">
              <w:rPr>
                <w:rFonts w:eastAsia="Arial" w:cs="Arial"/>
                <w:color w:val="111111"/>
                <w:sz w:val="18"/>
                <w:szCs w:val="18"/>
              </w:rPr>
              <w:t>F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14:paraId="11EAF6B5" w14:textId="77777777" w:rsidR="00AA71E7" w:rsidRPr="006163CE" w:rsidRDefault="00AA71E7" w:rsidP="00AA71E7">
            <w:pPr>
              <w:tabs>
                <w:tab w:val="clear" w:pos="567"/>
              </w:tabs>
              <w:spacing w:before="0" w:after="0" w:line="360" w:lineRule="auto"/>
              <w:ind w:left="69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163CE">
              <w:rPr>
                <w:rFonts w:eastAsia="Arial" w:cs="Arial"/>
                <w:color w:val="111111"/>
                <w:sz w:val="18"/>
                <w:szCs w:val="18"/>
              </w:rPr>
              <w:t>BETA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14:paraId="7E0726BC" w14:textId="77777777" w:rsidR="00AA71E7" w:rsidRPr="006163CE" w:rsidRDefault="00AA71E7" w:rsidP="00AA71E7">
            <w:pPr>
              <w:tabs>
                <w:tab w:val="clear" w:pos="567"/>
              </w:tabs>
              <w:spacing w:before="0" w:after="0" w:line="360" w:lineRule="auto"/>
              <w:ind w:left="69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163CE">
              <w:rPr>
                <w:rFonts w:eastAsia="Arial" w:cs="Arial"/>
                <w:color w:val="111111"/>
                <w:sz w:val="18"/>
                <w:szCs w:val="18"/>
              </w:rPr>
              <w:t>SE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14:paraId="73660835" w14:textId="77777777" w:rsidR="00AA71E7" w:rsidRPr="006163CE" w:rsidRDefault="00AA71E7" w:rsidP="00AA71E7">
            <w:pPr>
              <w:tabs>
                <w:tab w:val="clear" w:pos="567"/>
              </w:tabs>
              <w:spacing w:before="0" w:after="0" w:line="360" w:lineRule="auto"/>
              <w:ind w:left="69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163CE">
              <w:rPr>
                <w:rFonts w:eastAsia="Arial" w:cs="Arial"/>
                <w:color w:val="111111"/>
                <w:sz w:val="18"/>
                <w:szCs w:val="18"/>
              </w:rPr>
              <w:t>P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14:paraId="2C55DAA8" w14:textId="77777777" w:rsidR="00AA71E7" w:rsidRPr="006163CE" w:rsidRDefault="00AA71E7" w:rsidP="00AA71E7">
            <w:pPr>
              <w:tabs>
                <w:tab w:val="clear" w:pos="567"/>
              </w:tabs>
              <w:spacing w:before="0" w:after="0" w:line="360" w:lineRule="auto"/>
              <w:ind w:left="69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163CE">
              <w:rPr>
                <w:rFonts w:eastAsia="Arial" w:cs="Arial"/>
                <w:color w:val="111111"/>
                <w:sz w:val="18"/>
                <w:szCs w:val="18"/>
              </w:rPr>
              <w:t>BETA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14:paraId="74B22D2E" w14:textId="77777777" w:rsidR="00AA71E7" w:rsidRPr="006163CE" w:rsidRDefault="00AA71E7" w:rsidP="00AA71E7">
            <w:pPr>
              <w:tabs>
                <w:tab w:val="clear" w:pos="567"/>
              </w:tabs>
              <w:spacing w:before="0" w:after="0" w:line="360" w:lineRule="auto"/>
              <w:ind w:left="69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163CE">
              <w:rPr>
                <w:rFonts w:eastAsia="Arial" w:cs="Arial"/>
                <w:color w:val="111111"/>
                <w:sz w:val="18"/>
                <w:szCs w:val="18"/>
              </w:rPr>
              <w:t>SE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14:paraId="727C28DB" w14:textId="77777777" w:rsidR="00AA71E7" w:rsidRPr="006163CE" w:rsidRDefault="00AA71E7" w:rsidP="00AA71E7">
            <w:pPr>
              <w:tabs>
                <w:tab w:val="clear" w:pos="567"/>
              </w:tabs>
              <w:spacing w:before="0" w:after="0" w:line="360" w:lineRule="auto"/>
              <w:ind w:left="69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163CE">
              <w:rPr>
                <w:rFonts w:eastAsia="Arial" w:cs="Arial"/>
                <w:color w:val="111111"/>
                <w:sz w:val="18"/>
                <w:szCs w:val="18"/>
              </w:rPr>
              <w:t>P</w:t>
            </w:r>
          </w:p>
        </w:tc>
      </w:tr>
      <w:tr w:rsidR="00FD48F5" w:rsidRPr="006163CE" w14:paraId="3ED422AF" w14:textId="77777777" w:rsidTr="00FD48F5">
        <w:trPr>
          <w:cantSplit/>
        </w:trPr>
        <w:tc>
          <w:tcPr>
            <w:tcW w:w="15451" w:type="dxa"/>
            <w:gridSpan w:val="14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5857E409" w14:textId="0C6D9C3E" w:rsidR="00FD48F5" w:rsidRPr="006163CE" w:rsidRDefault="00FD48F5" w:rsidP="00E97DF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Lifetime ca</w:t>
            </w:r>
            <w:r w:rsidR="003D38F5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nnabis use</w:t>
            </w:r>
            <w:r w:rsidR="00E97DF0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 xml:space="preserve"> </w:t>
            </w:r>
            <w:r w:rsidR="00E97DF0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/>
            </w:r>
            <w:r w:rsidR="00E97DF0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&lt;EndNote&gt;&lt;Cite&gt;&lt;Author&gt;Pasman&lt;/Author&gt;&lt;Year&gt;2018&lt;/Year&gt;&lt;RecNum&gt;104&lt;/RecNum&gt;&lt;DisplayText&gt;&lt;style face="superscript"&gt;1&lt;/style&gt;&lt;/DisplayText&gt;&lt;record&gt;&lt;rec-number&gt;104&lt;/rec-number&gt;&lt;foreign-keys&gt;&lt;key app="EN" db-id="92vavr2fg5rfsteefdovawxod20psp0dfvrr" timestamp="0"&gt;104&lt;/key&gt;&lt;/foreign-keys&gt;&lt;ref-type name="Journal Article"&gt;17&lt;/ref-type&gt;&lt;contributors&gt;&lt;authors&gt;&lt;author&gt;Pasman, Joëlle A&lt;/author&gt;&lt;author&gt;Verweij, Karin JH&lt;/author&gt;&lt;author&gt;Gerring, Zachary&lt;/author&gt;&lt;author&gt;Stringer, Sven&lt;/author&gt;&lt;author&gt;Sanchez-Roige, Sandra&lt;/author&gt;&lt;author&gt;Treur, Jorien L&lt;/author&gt;&lt;author&gt;Abdellaoui, Abdel&lt;/author&gt;&lt;author&gt;Nivard, Michel G&lt;/author&gt;&lt;author&gt;Baselmans, Bart ML&lt;/author&gt;&lt;author&gt;Ong, Jue-Sheng&lt;/author&gt;&lt;/authors&gt;&lt;/contributors&gt;&lt;titles&gt;&lt;title&gt;GWAS of lifetime cannabis use reveals new risk loci, genetic overlap with psychiatric traits, and a causal effect of schizophrenia liability&lt;/title&gt;&lt;secondary-title&gt;Nature neuroscience&lt;/secondary-title&gt;&lt;/titles&gt;&lt;periodical&gt;&lt;full-title&gt;Nature neuroscience&lt;/full-title&gt;&lt;/periodical&gt;&lt;pages&gt;1161-1170&lt;/pages&gt;&lt;volume&gt;21&lt;/volume&gt;&lt;number&gt;9&lt;/number&gt;&lt;dates&gt;&lt;year&gt;2018&lt;/year&gt;&lt;/dates&gt;&lt;isbn&gt;1546-1726&lt;/isbn&gt;&lt;urls&gt;&lt;/urls&gt;&lt;/record&gt;&lt;/Cite&gt;&lt;/EndNote&gt;</w:instrText>
            </w:r>
            <w:r w:rsidR="00E97DF0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E97DF0" w:rsidRPr="00E97DF0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1</w:t>
            </w:r>
            <w:r w:rsidR="00E97DF0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</w:p>
        </w:tc>
      </w:tr>
      <w:tr w:rsidR="00E90F49" w:rsidRPr="006163CE" w14:paraId="0545A702" w14:textId="77777777" w:rsidTr="001D762F">
        <w:trPr>
          <w:cantSplit/>
        </w:trPr>
        <w:tc>
          <w:tcPr>
            <w:tcW w:w="156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435F40" w14:textId="0F49F34C" w:rsidR="00E90F49" w:rsidRPr="00E90F49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rs10085617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AA05A0" w14:textId="23076AFA" w:rsidR="00E90F49" w:rsidRPr="00E90F49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A</w:t>
            </w:r>
          </w:p>
        </w:tc>
        <w:tc>
          <w:tcPr>
            <w:tcW w:w="70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A689D8" w14:textId="6E9FAD6B" w:rsidR="00E90F49" w:rsidRPr="00E90F49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T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02D838" w14:textId="7ECCCF56" w:rsidR="00E90F49" w:rsidRPr="00E90F49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584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2DB164" w14:textId="123B24FC" w:rsidR="00E90F49" w:rsidRPr="00E90F49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046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FB0307" w14:textId="02068C13" w:rsidR="00E90F49" w:rsidRPr="00E90F49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008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AFD1C6" w14:textId="5038750A" w:rsidR="00E90F49" w:rsidRPr="00E90F49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2.934e-0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0F758C" w14:textId="20EEED0F" w:rsidR="00E90F49" w:rsidRPr="00E90F49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30.7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261D1C75" w14:textId="117C27D7" w:rsidR="00E90F49" w:rsidRPr="00E90F49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-0.003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45D96882" w14:textId="63110BF1" w:rsidR="00E90F49" w:rsidRPr="00E90F49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002</w:t>
            </w:r>
          </w:p>
        </w:tc>
        <w:tc>
          <w:tcPr>
            <w:tcW w:w="1418" w:type="dxa"/>
            <w:shd w:val="clear" w:color="auto" w:fill="FFFFFF"/>
            <w:vAlign w:val="center"/>
          </w:tcPr>
          <w:p w14:paraId="408B0FF4" w14:textId="2003F62B" w:rsidR="00E90F49" w:rsidRPr="00E90F49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217</w:t>
            </w:r>
          </w:p>
        </w:tc>
        <w:tc>
          <w:tcPr>
            <w:tcW w:w="1276" w:type="dxa"/>
            <w:shd w:val="clear" w:color="auto" w:fill="FFFFFF"/>
            <w:vAlign w:val="center"/>
          </w:tcPr>
          <w:p w14:paraId="31EFDD7B" w14:textId="5EE9ED45" w:rsidR="00E90F49" w:rsidRPr="00E90F49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008</w:t>
            </w:r>
          </w:p>
        </w:tc>
        <w:tc>
          <w:tcPr>
            <w:tcW w:w="992" w:type="dxa"/>
            <w:shd w:val="clear" w:color="auto" w:fill="FFFFFF"/>
            <w:vAlign w:val="center"/>
          </w:tcPr>
          <w:p w14:paraId="5A10895B" w14:textId="4F4066E7" w:rsidR="00E90F49" w:rsidRPr="00E90F49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018</w:t>
            </w:r>
          </w:p>
        </w:tc>
        <w:tc>
          <w:tcPr>
            <w:tcW w:w="1417" w:type="dxa"/>
            <w:shd w:val="clear" w:color="auto" w:fill="FFFFFF"/>
            <w:vAlign w:val="center"/>
          </w:tcPr>
          <w:p w14:paraId="47724173" w14:textId="74B888E7" w:rsidR="00E90F49" w:rsidRPr="00E90F49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682</w:t>
            </w:r>
          </w:p>
        </w:tc>
      </w:tr>
      <w:tr w:rsidR="00E90F49" w:rsidRPr="006163CE" w14:paraId="15EA294E" w14:textId="77777777" w:rsidTr="001D762F">
        <w:trPr>
          <w:cantSplit/>
        </w:trPr>
        <w:tc>
          <w:tcPr>
            <w:tcW w:w="156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F57EF8" w14:textId="09091C90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rs2875907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14C13E" w14:textId="3D99780F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A</w:t>
            </w:r>
          </w:p>
        </w:tc>
        <w:tc>
          <w:tcPr>
            <w:tcW w:w="70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46367F" w14:textId="439FB6AF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G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A59135" w14:textId="61302C3E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648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C08DC0" w14:textId="101E2A1B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071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0ABD03" w14:textId="704210A4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009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021A1F" w14:textId="318564AE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9.381e-17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B0DED2" w14:textId="65743FD9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68.5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1B60E3AD" w14:textId="53078C63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004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6F0B1EF7" w14:textId="63A197B7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002</w:t>
            </w:r>
          </w:p>
        </w:tc>
        <w:tc>
          <w:tcPr>
            <w:tcW w:w="1418" w:type="dxa"/>
            <w:shd w:val="clear" w:color="auto" w:fill="FFFFFF"/>
            <w:vAlign w:val="center"/>
          </w:tcPr>
          <w:p w14:paraId="18AFCFA3" w14:textId="49463AF2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134</w:t>
            </w:r>
          </w:p>
        </w:tc>
        <w:tc>
          <w:tcPr>
            <w:tcW w:w="1276" w:type="dxa"/>
            <w:shd w:val="clear" w:color="auto" w:fill="FFFFFF"/>
            <w:vAlign w:val="center"/>
          </w:tcPr>
          <w:p w14:paraId="2BBD54E4" w14:textId="6668EFB7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-0.012</w:t>
            </w:r>
          </w:p>
        </w:tc>
        <w:tc>
          <w:tcPr>
            <w:tcW w:w="992" w:type="dxa"/>
            <w:shd w:val="clear" w:color="auto" w:fill="FFFFFF"/>
            <w:vAlign w:val="center"/>
          </w:tcPr>
          <w:p w14:paraId="196E7CE8" w14:textId="62C12B9A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016</w:t>
            </w:r>
          </w:p>
        </w:tc>
        <w:tc>
          <w:tcPr>
            <w:tcW w:w="1417" w:type="dxa"/>
            <w:shd w:val="clear" w:color="auto" w:fill="FFFFFF"/>
            <w:vAlign w:val="center"/>
          </w:tcPr>
          <w:p w14:paraId="3EBA8E19" w14:textId="27B290E8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459</w:t>
            </w:r>
          </w:p>
        </w:tc>
      </w:tr>
      <w:tr w:rsidR="00E90F49" w:rsidRPr="006163CE" w14:paraId="3E3F056D" w14:textId="77777777" w:rsidTr="00DD2636">
        <w:trPr>
          <w:cantSplit/>
        </w:trPr>
        <w:tc>
          <w:tcPr>
            <w:tcW w:w="156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3F4F1B" w14:textId="37C26377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rs9773390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CA9A5F" w14:textId="376E9AD5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T</w:t>
            </w:r>
          </w:p>
        </w:tc>
        <w:tc>
          <w:tcPr>
            <w:tcW w:w="70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910700" w14:textId="2936A59D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C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C678B2" w14:textId="307C2F69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067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111B82" w14:textId="27338B8A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-0.171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5911B5" w14:textId="7F7CF00A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029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093189" w14:textId="7711B7B3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5.659e-09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BE1416" w14:textId="7DC148D5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34.0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2D155620" w14:textId="26502C3C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004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2695E411" w14:textId="6CBDB6DC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005</w:t>
            </w:r>
          </w:p>
        </w:tc>
        <w:tc>
          <w:tcPr>
            <w:tcW w:w="1418" w:type="dxa"/>
            <w:shd w:val="clear" w:color="auto" w:fill="FFFFFF"/>
            <w:vAlign w:val="center"/>
          </w:tcPr>
          <w:p w14:paraId="5F5B1CDE" w14:textId="451D178C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386</w:t>
            </w:r>
          </w:p>
        </w:tc>
        <w:tc>
          <w:tcPr>
            <w:tcW w:w="1276" w:type="dxa"/>
            <w:shd w:val="clear" w:color="auto" w:fill="FFFFFF"/>
            <w:vAlign w:val="center"/>
          </w:tcPr>
          <w:p w14:paraId="456F4F6F" w14:textId="086DE595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-0.030</w:t>
            </w:r>
          </w:p>
        </w:tc>
        <w:tc>
          <w:tcPr>
            <w:tcW w:w="992" w:type="dxa"/>
            <w:shd w:val="clear" w:color="auto" w:fill="FFFFFF"/>
            <w:vAlign w:val="center"/>
          </w:tcPr>
          <w:p w14:paraId="5A47268C" w14:textId="7B0D3BAC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026</w:t>
            </w:r>
          </w:p>
        </w:tc>
        <w:tc>
          <w:tcPr>
            <w:tcW w:w="1417" w:type="dxa"/>
            <w:shd w:val="clear" w:color="auto" w:fill="FFFFFF"/>
            <w:vAlign w:val="center"/>
          </w:tcPr>
          <w:p w14:paraId="769E9ECD" w14:textId="45B73EAE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250</w:t>
            </w:r>
          </w:p>
        </w:tc>
      </w:tr>
      <w:tr w:rsidR="00E90F49" w:rsidRPr="006163CE" w14:paraId="19304BEC" w14:textId="77777777" w:rsidTr="00DD2636">
        <w:trPr>
          <w:cantSplit/>
        </w:trPr>
        <w:tc>
          <w:tcPr>
            <w:tcW w:w="156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00310C" w14:textId="10E40970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rs9919557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667B23" w14:textId="174AC237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T</w:t>
            </w:r>
          </w:p>
        </w:tc>
        <w:tc>
          <w:tcPr>
            <w:tcW w:w="70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8EEF7D" w14:textId="2A09781F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C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867F53" w14:textId="48520352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386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CF8929" w14:textId="0D563443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-0.055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CDED51" w14:textId="3F1FAF27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009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162D58" w14:textId="3D8F4994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9.935e-11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D6589E" w14:textId="3D068783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41.7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29128276" w14:textId="3E8970C6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002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4623B345" w14:textId="39B84102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002</w:t>
            </w:r>
          </w:p>
        </w:tc>
        <w:tc>
          <w:tcPr>
            <w:tcW w:w="1418" w:type="dxa"/>
            <w:shd w:val="clear" w:color="auto" w:fill="FFFFFF"/>
            <w:vAlign w:val="center"/>
          </w:tcPr>
          <w:p w14:paraId="62A14611" w14:textId="6CA2C4D6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318</w:t>
            </w:r>
          </w:p>
        </w:tc>
        <w:tc>
          <w:tcPr>
            <w:tcW w:w="1276" w:type="dxa"/>
            <w:shd w:val="clear" w:color="auto" w:fill="FFFFFF"/>
            <w:vAlign w:val="center"/>
          </w:tcPr>
          <w:p w14:paraId="6009D882" w14:textId="3B664126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-0.004</w:t>
            </w:r>
          </w:p>
        </w:tc>
        <w:tc>
          <w:tcPr>
            <w:tcW w:w="992" w:type="dxa"/>
            <w:shd w:val="clear" w:color="auto" w:fill="FFFFFF"/>
            <w:vAlign w:val="center"/>
          </w:tcPr>
          <w:p w14:paraId="74C3E75D" w14:textId="5CDE2EF0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012</w:t>
            </w:r>
          </w:p>
        </w:tc>
        <w:tc>
          <w:tcPr>
            <w:tcW w:w="1417" w:type="dxa"/>
            <w:shd w:val="clear" w:color="auto" w:fill="FFFFFF"/>
            <w:vAlign w:val="center"/>
          </w:tcPr>
          <w:p w14:paraId="1A8FC975" w14:textId="52BB88C0" w:rsidR="00E90F49" w:rsidRPr="006163CE" w:rsidRDefault="00E90F49" w:rsidP="00E90F49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E90F49">
              <w:rPr>
                <w:rFonts w:eastAsia="Arial" w:cs="Arial"/>
                <w:color w:val="111111"/>
                <w:sz w:val="18"/>
                <w:szCs w:val="18"/>
              </w:rPr>
              <w:t>0.745</w:t>
            </w:r>
          </w:p>
        </w:tc>
      </w:tr>
      <w:tr w:rsidR="00E90F49" w:rsidRPr="006163CE" w14:paraId="6785A521" w14:textId="77777777" w:rsidTr="00DD2636">
        <w:trPr>
          <w:cantSplit/>
        </w:trPr>
        <w:tc>
          <w:tcPr>
            <w:tcW w:w="15451" w:type="dxa"/>
            <w:gridSpan w:val="14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1F6B0403" w14:textId="38606F6D" w:rsidR="00E90F49" w:rsidRPr="006163CE" w:rsidRDefault="00E90F49" w:rsidP="00E97DF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Cannabis use disorder</w:t>
            </w:r>
            <w:r w:rsidR="00E97DF0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 xml:space="preserve"> </w:t>
            </w:r>
            <w:r w:rsidR="00E97DF0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Kb2huc29uPC9BdXRob3I+PFllYXI+MjAyMDwvWWVhcj48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</w:fldData>
              </w:fldChar>
            </w:r>
            <w:r w:rsidR="00E97DF0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E97DF0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Kb2huc29uPC9BdXRob3I+PFllYXI+MjAyMDwvWWVhcj48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</w:fldData>
              </w:fldChar>
            </w:r>
            <w:r w:rsidR="00E97DF0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E97DF0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E97DF0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E97DF0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E97DF0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E97DF0" w:rsidRPr="00E97DF0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2</w:t>
            </w:r>
            <w:r w:rsidR="00E97DF0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</w:p>
        </w:tc>
      </w:tr>
      <w:tr w:rsidR="009D5E1F" w:rsidRPr="006163CE" w14:paraId="1343B66E" w14:textId="77777777" w:rsidTr="001D762F">
        <w:trPr>
          <w:cantSplit/>
        </w:trPr>
        <w:tc>
          <w:tcPr>
            <w:tcW w:w="156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1CCC1E" w14:textId="46B5AA98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rs11715758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CF484F" w14:textId="425E708C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A</w:t>
            </w:r>
          </w:p>
        </w:tc>
        <w:tc>
          <w:tcPr>
            <w:tcW w:w="70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15B506" w14:textId="3C1070D8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G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CE751B" w14:textId="5DC5DAF8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277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6F630E" w14:textId="0A6E4765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-0.094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37C62E" w14:textId="43B5A55D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18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BAD875" w14:textId="2A95B90D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8.911e-0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0EE32E" w14:textId="4CE90083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28.5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282E6475" w14:textId="0B032E54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-0.001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16D0A304" w14:textId="141512BA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02</w:t>
            </w:r>
          </w:p>
        </w:tc>
        <w:tc>
          <w:tcPr>
            <w:tcW w:w="1418" w:type="dxa"/>
            <w:shd w:val="clear" w:color="auto" w:fill="FFFFFF"/>
            <w:vAlign w:val="center"/>
          </w:tcPr>
          <w:p w14:paraId="5D0A8101" w14:textId="077C249E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707</w:t>
            </w:r>
          </w:p>
        </w:tc>
        <w:tc>
          <w:tcPr>
            <w:tcW w:w="1276" w:type="dxa"/>
            <w:shd w:val="clear" w:color="auto" w:fill="FFFFFF"/>
            <w:vAlign w:val="center"/>
          </w:tcPr>
          <w:p w14:paraId="7703F82C" w14:textId="1542E3A5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03</w:t>
            </w:r>
          </w:p>
        </w:tc>
        <w:tc>
          <w:tcPr>
            <w:tcW w:w="992" w:type="dxa"/>
            <w:shd w:val="clear" w:color="auto" w:fill="FFFFFF"/>
            <w:vAlign w:val="center"/>
          </w:tcPr>
          <w:p w14:paraId="6E54B701" w14:textId="4224010A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12</w:t>
            </w:r>
          </w:p>
        </w:tc>
        <w:tc>
          <w:tcPr>
            <w:tcW w:w="1417" w:type="dxa"/>
            <w:shd w:val="clear" w:color="auto" w:fill="FFFFFF"/>
            <w:vAlign w:val="center"/>
          </w:tcPr>
          <w:p w14:paraId="42FD877E" w14:textId="7A48BD23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829</w:t>
            </w:r>
          </w:p>
        </w:tc>
      </w:tr>
      <w:tr w:rsidR="009D5E1F" w:rsidRPr="006163CE" w14:paraId="6ED03EE8" w14:textId="77777777" w:rsidTr="001D762F">
        <w:trPr>
          <w:cantSplit/>
        </w:trPr>
        <w:tc>
          <w:tcPr>
            <w:tcW w:w="156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5D9622" w14:textId="21C584CC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rs1392816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555931" w14:textId="31844C78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T</w:t>
            </w:r>
          </w:p>
        </w:tc>
        <w:tc>
          <w:tcPr>
            <w:tcW w:w="70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4B612C" w14:textId="3B766093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C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DBD3EA" w14:textId="4763BE18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293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5D8675" w14:textId="58807EA0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-0.100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FC1729" w14:textId="5486AD25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18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1165DF" w14:textId="4DAD494B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6.140e-0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7DFE05" w14:textId="0BE1AED2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29.4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3386CFC6" w14:textId="409579F8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01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55DD9D1F" w14:textId="4174FE41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02</w:t>
            </w:r>
          </w:p>
        </w:tc>
        <w:tc>
          <w:tcPr>
            <w:tcW w:w="1418" w:type="dxa"/>
            <w:shd w:val="clear" w:color="auto" w:fill="FFFFFF"/>
            <w:vAlign w:val="center"/>
          </w:tcPr>
          <w:p w14:paraId="31E17EF6" w14:textId="404AD150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646</w:t>
            </w:r>
          </w:p>
        </w:tc>
        <w:tc>
          <w:tcPr>
            <w:tcW w:w="1276" w:type="dxa"/>
            <w:shd w:val="clear" w:color="auto" w:fill="FFFFFF"/>
            <w:vAlign w:val="center"/>
          </w:tcPr>
          <w:p w14:paraId="32D06EE5" w14:textId="538CE61E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-0.008</w:t>
            </w:r>
          </w:p>
        </w:tc>
        <w:tc>
          <w:tcPr>
            <w:tcW w:w="992" w:type="dxa"/>
            <w:shd w:val="clear" w:color="auto" w:fill="FFFFFF"/>
            <w:vAlign w:val="center"/>
          </w:tcPr>
          <w:p w14:paraId="013B24A2" w14:textId="5F64F738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14</w:t>
            </w:r>
          </w:p>
        </w:tc>
        <w:tc>
          <w:tcPr>
            <w:tcW w:w="1417" w:type="dxa"/>
            <w:shd w:val="clear" w:color="auto" w:fill="FFFFFF"/>
            <w:vAlign w:val="center"/>
          </w:tcPr>
          <w:p w14:paraId="54F8FB5F" w14:textId="3F6D15E1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542</w:t>
            </w:r>
          </w:p>
        </w:tc>
      </w:tr>
      <w:tr w:rsidR="009D5E1F" w:rsidRPr="006163CE" w14:paraId="41A4FFAF" w14:textId="77777777" w:rsidTr="001D762F">
        <w:trPr>
          <w:cantSplit/>
        </w:trPr>
        <w:tc>
          <w:tcPr>
            <w:tcW w:w="156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0A35F4" w14:textId="6BFC6955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rs1509513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C4AC3B" w14:textId="4D61C0D0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A</w:t>
            </w:r>
          </w:p>
        </w:tc>
        <w:tc>
          <w:tcPr>
            <w:tcW w:w="70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101E0F" w14:textId="3A2ECACC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G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5E225A" w14:textId="3026C8C8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483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58CF09" w14:textId="5AF15DDF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86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0B34CE" w14:textId="78AB1D35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17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F5A6F0" w14:textId="578C7B5B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3.179e-07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1238CE" w14:textId="43652AB3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26.0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4A19F4CD" w14:textId="114CD1C4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-0.001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60D13EA1" w14:textId="4B180EAA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02</w:t>
            </w:r>
          </w:p>
        </w:tc>
        <w:tc>
          <w:tcPr>
            <w:tcW w:w="1418" w:type="dxa"/>
            <w:shd w:val="clear" w:color="auto" w:fill="FFFFFF"/>
            <w:vAlign w:val="center"/>
          </w:tcPr>
          <w:p w14:paraId="565C7E61" w14:textId="74F76E04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664</w:t>
            </w:r>
          </w:p>
        </w:tc>
        <w:tc>
          <w:tcPr>
            <w:tcW w:w="1276" w:type="dxa"/>
            <w:shd w:val="clear" w:color="auto" w:fill="FFFFFF"/>
            <w:vAlign w:val="center"/>
          </w:tcPr>
          <w:p w14:paraId="35692B8D" w14:textId="56ED4037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07</w:t>
            </w:r>
          </w:p>
        </w:tc>
        <w:tc>
          <w:tcPr>
            <w:tcW w:w="992" w:type="dxa"/>
            <w:shd w:val="clear" w:color="auto" w:fill="FFFFFF"/>
            <w:vAlign w:val="center"/>
          </w:tcPr>
          <w:p w14:paraId="1EB891AC" w14:textId="66C551E6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12</w:t>
            </w:r>
          </w:p>
        </w:tc>
        <w:tc>
          <w:tcPr>
            <w:tcW w:w="1417" w:type="dxa"/>
            <w:shd w:val="clear" w:color="auto" w:fill="FFFFFF"/>
            <w:vAlign w:val="center"/>
          </w:tcPr>
          <w:p w14:paraId="29B937F8" w14:textId="3AE3CF2E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541</w:t>
            </w:r>
          </w:p>
        </w:tc>
      </w:tr>
      <w:tr w:rsidR="009D5E1F" w:rsidRPr="006163CE" w14:paraId="34365342" w14:textId="77777777" w:rsidTr="001D762F">
        <w:trPr>
          <w:cantSplit/>
        </w:trPr>
        <w:tc>
          <w:tcPr>
            <w:tcW w:w="156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F1A733" w14:textId="1B23EA4C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rs17271123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A84C6E" w14:textId="4BE03435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T</w:t>
            </w:r>
          </w:p>
        </w:tc>
        <w:tc>
          <w:tcPr>
            <w:tcW w:w="70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89105E" w14:textId="733FC3D8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G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45E262" w14:textId="70493991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258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0A8360" w14:textId="44325282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12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5EAF13" w14:textId="59940F2E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25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6F4465" w14:textId="20173C44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3.543e-07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9F9E06" w14:textId="366FCD67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26.0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007E2307" w14:textId="53447C9F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-0.004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021264AA" w14:textId="056DD2A1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02</w:t>
            </w:r>
          </w:p>
        </w:tc>
        <w:tc>
          <w:tcPr>
            <w:tcW w:w="1418" w:type="dxa"/>
            <w:shd w:val="clear" w:color="auto" w:fill="FFFFFF"/>
            <w:vAlign w:val="center"/>
          </w:tcPr>
          <w:p w14:paraId="16AC8C2D" w14:textId="61362F6C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86</w:t>
            </w:r>
          </w:p>
        </w:tc>
        <w:tc>
          <w:tcPr>
            <w:tcW w:w="1276" w:type="dxa"/>
            <w:shd w:val="clear" w:color="auto" w:fill="FFFFFF"/>
            <w:vAlign w:val="center"/>
          </w:tcPr>
          <w:p w14:paraId="748A6515" w14:textId="508FDD65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-0.010</w:t>
            </w:r>
          </w:p>
        </w:tc>
        <w:tc>
          <w:tcPr>
            <w:tcW w:w="992" w:type="dxa"/>
            <w:shd w:val="clear" w:color="auto" w:fill="FFFFFF"/>
            <w:vAlign w:val="center"/>
          </w:tcPr>
          <w:p w14:paraId="7C54DA2A" w14:textId="3A2D42AF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16</w:t>
            </w:r>
          </w:p>
        </w:tc>
        <w:tc>
          <w:tcPr>
            <w:tcW w:w="1417" w:type="dxa"/>
            <w:shd w:val="clear" w:color="auto" w:fill="FFFFFF"/>
            <w:vAlign w:val="center"/>
          </w:tcPr>
          <w:p w14:paraId="5E426555" w14:textId="756408FD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517</w:t>
            </w:r>
          </w:p>
        </w:tc>
      </w:tr>
      <w:tr w:rsidR="009D5E1F" w:rsidRPr="006163CE" w14:paraId="140E54E6" w14:textId="77777777" w:rsidTr="001D762F">
        <w:trPr>
          <w:cantSplit/>
        </w:trPr>
        <w:tc>
          <w:tcPr>
            <w:tcW w:w="156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24DB9A" w14:textId="7A27B3F1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rs17514242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096781" w14:textId="602F2859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C</w:t>
            </w:r>
          </w:p>
        </w:tc>
        <w:tc>
          <w:tcPr>
            <w:tcW w:w="70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D4A16B" w14:textId="0C2BCBA8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G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4172BE" w14:textId="0730A009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284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DBBA05" w14:textId="6F782EFE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-0.088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7C00DF" w14:textId="70AFA92D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17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3A478C" w14:textId="1DFA1A90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2.561e-07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D7AC35" w14:textId="1ED9B97E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26.5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56F6721A" w14:textId="76C62044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-0.004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47842B3B" w14:textId="29D0CF55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02</w:t>
            </w:r>
          </w:p>
        </w:tc>
        <w:tc>
          <w:tcPr>
            <w:tcW w:w="1418" w:type="dxa"/>
            <w:shd w:val="clear" w:color="auto" w:fill="FFFFFF"/>
            <w:vAlign w:val="center"/>
          </w:tcPr>
          <w:p w14:paraId="347B63D4" w14:textId="4AAEC8D2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63</w:t>
            </w:r>
          </w:p>
        </w:tc>
        <w:tc>
          <w:tcPr>
            <w:tcW w:w="1276" w:type="dxa"/>
            <w:shd w:val="clear" w:color="auto" w:fill="FFFFFF"/>
            <w:vAlign w:val="center"/>
          </w:tcPr>
          <w:p w14:paraId="7CB19D58" w14:textId="19B9D4D0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18</w:t>
            </w:r>
          </w:p>
        </w:tc>
        <w:tc>
          <w:tcPr>
            <w:tcW w:w="992" w:type="dxa"/>
            <w:shd w:val="clear" w:color="auto" w:fill="FFFFFF"/>
            <w:vAlign w:val="center"/>
          </w:tcPr>
          <w:p w14:paraId="44EE374C" w14:textId="0925EFA1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12</w:t>
            </w:r>
          </w:p>
        </w:tc>
        <w:tc>
          <w:tcPr>
            <w:tcW w:w="1417" w:type="dxa"/>
            <w:shd w:val="clear" w:color="auto" w:fill="FFFFFF"/>
            <w:vAlign w:val="center"/>
          </w:tcPr>
          <w:p w14:paraId="01CC420B" w14:textId="0F66B295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137</w:t>
            </w:r>
          </w:p>
        </w:tc>
      </w:tr>
      <w:tr w:rsidR="009D5E1F" w:rsidRPr="006163CE" w14:paraId="7CC9DA34" w14:textId="77777777" w:rsidTr="001D762F">
        <w:trPr>
          <w:cantSplit/>
        </w:trPr>
        <w:tc>
          <w:tcPr>
            <w:tcW w:w="156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DBB82E" w14:textId="21ADCC93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rs553920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355ECD" w14:textId="238DE6EA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T</w:t>
            </w:r>
          </w:p>
        </w:tc>
        <w:tc>
          <w:tcPr>
            <w:tcW w:w="70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82D11D" w14:textId="15E06BBD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C</w:t>
            </w:r>
          </w:p>
        </w:tc>
        <w:tc>
          <w:tcPr>
            <w:tcW w:w="85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9D1C15" w14:textId="5D91E522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491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4AFD3D" w14:textId="41104163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104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E1DC10" w14:textId="27A94C5B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20</w:t>
            </w:r>
          </w:p>
        </w:tc>
        <w:tc>
          <w:tcPr>
            <w:tcW w:w="127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C40F8D" w14:textId="24E30D49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1.597e-07</w:t>
            </w:r>
          </w:p>
        </w:tc>
        <w:tc>
          <w:tcPr>
            <w:tcW w:w="85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9587D7" w14:textId="35817546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27.6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5A890C9C" w14:textId="2E5AEB12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-0.003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56B59DC7" w14:textId="70F8CFA7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03</w:t>
            </w:r>
          </w:p>
        </w:tc>
        <w:tc>
          <w:tcPr>
            <w:tcW w:w="1418" w:type="dxa"/>
            <w:shd w:val="clear" w:color="auto" w:fill="FFFFFF"/>
            <w:vAlign w:val="center"/>
          </w:tcPr>
          <w:p w14:paraId="1072C4B8" w14:textId="144329C4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296</w:t>
            </w:r>
          </w:p>
        </w:tc>
        <w:tc>
          <w:tcPr>
            <w:tcW w:w="1276" w:type="dxa"/>
            <w:shd w:val="clear" w:color="auto" w:fill="FFFFFF"/>
            <w:vAlign w:val="center"/>
          </w:tcPr>
          <w:p w14:paraId="1DF19020" w14:textId="71DDAF5B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09</w:t>
            </w:r>
          </w:p>
        </w:tc>
        <w:tc>
          <w:tcPr>
            <w:tcW w:w="992" w:type="dxa"/>
            <w:shd w:val="clear" w:color="auto" w:fill="FFFFFF"/>
            <w:vAlign w:val="center"/>
          </w:tcPr>
          <w:p w14:paraId="5732E7D3" w14:textId="609D1CDC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19</w:t>
            </w:r>
          </w:p>
        </w:tc>
        <w:tc>
          <w:tcPr>
            <w:tcW w:w="1417" w:type="dxa"/>
            <w:shd w:val="clear" w:color="auto" w:fill="FFFFFF"/>
            <w:vAlign w:val="center"/>
          </w:tcPr>
          <w:p w14:paraId="56F47F70" w14:textId="066905DB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638</w:t>
            </w:r>
          </w:p>
        </w:tc>
      </w:tr>
      <w:tr w:rsidR="009D5E1F" w:rsidRPr="006163CE" w14:paraId="2A5D87D3" w14:textId="77777777" w:rsidTr="001D762F">
        <w:trPr>
          <w:cantSplit/>
        </w:trPr>
        <w:tc>
          <w:tcPr>
            <w:tcW w:w="1560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BDC4FA" w14:textId="3FCF41FF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rs72818514</w:t>
            </w:r>
          </w:p>
        </w:tc>
        <w:tc>
          <w:tcPr>
            <w:tcW w:w="709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3A6EC9" w14:textId="0D239E58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T</w:t>
            </w:r>
          </w:p>
        </w:tc>
        <w:tc>
          <w:tcPr>
            <w:tcW w:w="708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B8BED4" w14:textId="2A7E4D1E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C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7DB27E" w14:textId="4A6145C0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20</w:t>
            </w:r>
          </w:p>
        </w:tc>
        <w:tc>
          <w:tcPr>
            <w:tcW w:w="1276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355FB1" w14:textId="10BDA607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-0.183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A4F3ED" w14:textId="569714C3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34</w:t>
            </w:r>
          </w:p>
        </w:tc>
        <w:tc>
          <w:tcPr>
            <w:tcW w:w="1276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2E90C8" w14:textId="7D045BD8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9.331e-08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751FA6" w14:textId="2B4479F6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28.6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shd w:val="clear" w:color="auto" w:fill="FFFFFF"/>
            <w:vAlign w:val="center"/>
          </w:tcPr>
          <w:p w14:paraId="2F4BF8B9" w14:textId="7D079C05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03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shd w:val="clear" w:color="auto" w:fill="FFFFFF"/>
            <w:vAlign w:val="center"/>
          </w:tcPr>
          <w:p w14:paraId="1091ADBF" w14:textId="27F95ADD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05</w:t>
            </w:r>
          </w:p>
        </w:tc>
        <w:tc>
          <w:tcPr>
            <w:tcW w:w="1418" w:type="dxa"/>
            <w:tcBorders>
              <w:bottom w:val="single" w:sz="12" w:space="0" w:color="auto"/>
            </w:tcBorders>
            <w:shd w:val="clear" w:color="auto" w:fill="FFFFFF"/>
            <w:vAlign w:val="center"/>
          </w:tcPr>
          <w:p w14:paraId="3FC33860" w14:textId="241F8B41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622</w:t>
            </w:r>
          </w:p>
        </w:tc>
        <w:tc>
          <w:tcPr>
            <w:tcW w:w="1276" w:type="dxa"/>
            <w:tcBorders>
              <w:bottom w:val="single" w:sz="12" w:space="0" w:color="auto"/>
            </w:tcBorders>
            <w:shd w:val="clear" w:color="auto" w:fill="FFFFFF"/>
            <w:vAlign w:val="center"/>
          </w:tcPr>
          <w:p w14:paraId="3F56995C" w14:textId="692E1494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-0.023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/>
            <w:vAlign w:val="center"/>
          </w:tcPr>
          <w:p w14:paraId="78463A22" w14:textId="27D8550C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034</w:t>
            </w:r>
          </w:p>
        </w:tc>
        <w:tc>
          <w:tcPr>
            <w:tcW w:w="1417" w:type="dxa"/>
            <w:tcBorders>
              <w:bottom w:val="single" w:sz="12" w:space="0" w:color="auto"/>
            </w:tcBorders>
            <w:shd w:val="clear" w:color="auto" w:fill="FFFFFF"/>
            <w:vAlign w:val="center"/>
          </w:tcPr>
          <w:p w14:paraId="393110C7" w14:textId="31437AB0" w:rsidR="009D5E1F" w:rsidRPr="006163CE" w:rsidRDefault="009D5E1F" w:rsidP="009D5E1F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9D5E1F">
              <w:rPr>
                <w:rFonts w:eastAsia="Arial" w:cs="Arial"/>
                <w:color w:val="111111"/>
                <w:sz w:val="18"/>
                <w:szCs w:val="18"/>
              </w:rPr>
              <w:t>0.485</w:t>
            </w:r>
          </w:p>
        </w:tc>
      </w:tr>
    </w:tbl>
    <w:p w14:paraId="28C45DFD" w14:textId="613061D9" w:rsidR="00AA71E7" w:rsidRDefault="00AA71E7" w:rsidP="003D38F5">
      <w:pPr>
        <w:tabs>
          <w:tab w:val="clear" w:pos="567"/>
        </w:tabs>
        <w:spacing w:before="0" w:after="0" w:line="240" w:lineRule="auto"/>
        <w:ind w:left="-709"/>
        <w:rPr>
          <w:lang w:val="en-US"/>
        </w:rPr>
        <w:sectPr w:rsidR="00AA71E7" w:rsidSect="00F25138">
          <w:headerReference w:type="default" r:id="rId8"/>
          <w:pgSz w:w="16840" w:h="11901" w:orient="landscape" w:code="9"/>
          <w:pgMar w:top="1418" w:right="1134" w:bottom="1418" w:left="1418" w:header="709" w:footer="709" w:gutter="0"/>
          <w:pgBorders w:offsetFrom="page">
            <w:bottom w:val="single" w:sz="4" w:space="24" w:color="auto"/>
          </w:pgBorders>
          <w:cols w:space="720"/>
          <w:docGrid w:linePitch="299"/>
        </w:sectPr>
      </w:pPr>
      <w:r>
        <w:rPr>
          <w:rFonts w:cs="Arial"/>
          <w:sz w:val="18"/>
          <w:szCs w:val="18"/>
          <w:lang w:val="en-GB"/>
        </w:rPr>
        <w:t>EA, effect allele. OA, other allele. EAF, effect allele frequency. SE, standard error.</w:t>
      </w:r>
    </w:p>
    <w:p w14:paraId="2991E8B4" w14:textId="413F2B97" w:rsidR="001B27BA" w:rsidRPr="00E773C3" w:rsidRDefault="00AC08BE" w:rsidP="001B27BA">
      <w:pPr>
        <w:spacing w:line="240" w:lineRule="auto"/>
        <w:rPr>
          <w:rFonts w:cs="Arial"/>
          <w:sz w:val="20"/>
          <w:szCs w:val="20"/>
          <w:lang w:val="en-US"/>
        </w:rPr>
      </w:pPr>
      <w:r>
        <w:rPr>
          <w:lang w:val="en-US"/>
        </w:rPr>
        <w:lastRenderedPageBreak/>
        <w:t xml:space="preserve">Supplementary </w:t>
      </w:r>
      <w:r w:rsidRPr="0045290C">
        <w:rPr>
          <w:rFonts w:cs="Arial"/>
          <w:lang w:val="en-US"/>
        </w:rPr>
        <w:t>Table</w:t>
      </w:r>
      <w:r>
        <w:rPr>
          <w:rFonts w:cs="Arial"/>
          <w:lang w:val="en-US"/>
        </w:rPr>
        <w:t xml:space="preserve"> 2</w:t>
      </w:r>
      <w:r>
        <w:rPr>
          <w:rFonts w:cs="Arial"/>
          <w:lang w:val="en-US"/>
        </w:rPr>
        <w:tab/>
      </w:r>
      <w:r w:rsidR="001B27BA" w:rsidRPr="00E773C3">
        <w:rPr>
          <w:rFonts w:cs="Arial"/>
          <w:sz w:val="20"/>
          <w:szCs w:val="20"/>
          <w:lang w:val="en-US"/>
        </w:rPr>
        <w:t>Association (P&lt;5x10</w:t>
      </w:r>
      <w:r w:rsidR="001B27BA" w:rsidRPr="00E773C3">
        <w:rPr>
          <w:rFonts w:cs="Arial"/>
          <w:sz w:val="20"/>
          <w:szCs w:val="20"/>
          <w:vertAlign w:val="superscript"/>
          <w:lang w:val="en-US"/>
        </w:rPr>
        <w:t>-8</w:t>
      </w:r>
      <w:r w:rsidR="001B27BA">
        <w:rPr>
          <w:rFonts w:cs="Arial"/>
          <w:sz w:val="20"/>
          <w:szCs w:val="20"/>
          <w:lang w:val="en-US"/>
        </w:rPr>
        <w:t xml:space="preserve">) of the </w:t>
      </w:r>
      <w:r w:rsidR="001B27BA" w:rsidRPr="00E773C3">
        <w:rPr>
          <w:rFonts w:cs="Arial"/>
          <w:sz w:val="20"/>
          <w:szCs w:val="20"/>
          <w:lang w:val="en-US"/>
        </w:rPr>
        <w:t>SNPs used as instruments with confounders</w:t>
      </w:r>
      <w:r w:rsidR="00F43D29">
        <w:rPr>
          <w:rFonts w:cs="Arial"/>
          <w:sz w:val="20"/>
          <w:szCs w:val="20"/>
          <w:lang w:val="en-US"/>
        </w:rPr>
        <w:t xml:space="preserve"> or outcome risk factors</w:t>
      </w:r>
      <w:r w:rsidR="001B27BA" w:rsidRPr="00E773C3">
        <w:rPr>
          <w:rFonts w:cs="Arial"/>
          <w:sz w:val="20"/>
          <w:szCs w:val="20"/>
          <w:lang w:val="en-US"/>
        </w:rPr>
        <w:t xml:space="preserve"> in </w:t>
      </w:r>
      <w:proofErr w:type="spellStart"/>
      <w:r w:rsidR="001B27BA" w:rsidRPr="00E773C3">
        <w:rPr>
          <w:rFonts w:cs="Arial"/>
          <w:sz w:val="20"/>
          <w:szCs w:val="20"/>
          <w:lang w:val="en-US"/>
        </w:rPr>
        <w:t>PhenoScanner</w:t>
      </w:r>
      <w:proofErr w:type="spellEnd"/>
      <w:r w:rsidR="001B27BA" w:rsidRPr="00E773C3">
        <w:rPr>
          <w:rFonts w:cs="Arial"/>
          <w:sz w:val="20"/>
          <w:szCs w:val="20"/>
          <w:lang w:val="en-US"/>
        </w:rPr>
        <w:t xml:space="preserve"> (accessed on 202</w:t>
      </w:r>
      <w:r w:rsidR="001B27BA">
        <w:rPr>
          <w:rFonts w:cs="Arial"/>
          <w:sz w:val="20"/>
          <w:szCs w:val="20"/>
          <w:lang w:val="en-US"/>
        </w:rPr>
        <w:t>1</w:t>
      </w:r>
      <w:r w:rsidR="001B27BA" w:rsidRPr="00E773C3">
        <w:rPr>
          <w:rFonts w:cs="Arial"/>
          <w:sz w:val="20"/>
          <w:szCs w:val="20"/>
          <w:lang w:val="en-US"/>
        </w:rPr>
        <w:t>/0</w:t>
      </w:r>
      <w:r w:rsidR="001B27BA">
        <w:rPr>
          <w:rFonts w:cs="Arial"/>
          <w:sz w:val="20"/>
          <w:szCs w:val="20"/>
          <w:lang w:val="en-US"/>
        </w:rPr>
        <w:t>1</w:t>
      </w:r>
      <w:r w:rsidR="001B27BA" w:rsidRPr="00E773C3">
        <w:rPr>
          <w:rFonts w:cs="Arial"/>
          <w:sz w:val="20"/>
          <w:szCs w:val="20"/>
          <w:lang w:val="en-US"/>
        </w:rPr>
        <w:t>/</w:t>
      </w:r>
      <w:r w:rsidR="001B27BA">
        <w:rPr>
          <w:rFonts w:cs="Arial"/>
          <w:sz w:val="20"/>
          <w:szCs w:val="20"/>
          <w:lang w:val="en-US"/>
        </w:rPr>
        <w:t>07</w:t>
      </w:r>
      <w:r w:rsidR="001B27BA" w:rsidRPr="00E773C3">
        <w:rPr>
          <w:rFonts w:cs="Arial"/>
          <w:sz w:val="20"/>
          <w:szCs w:val="20"/>
          <w:lang w:val="en-US"/>
        </w:rPr>
        <w:t>)</w:t>
      </w: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1573"/>
        <w:gridCol w:w="2255"/>
        <w:gridCol w:w="10"/>
      </w:tblGrid>
      <w:tr w:rsidR="00D55D8E" w:rsidRPr="00DD2636" w14:paraId="0600D489" w14:textId="77777777" w:rsidTr="00AB753A">
        <w:trPr>
          <w:cantSplit/>
        </w:trPr>
        <w:tc>
          <w:tcPr>
            <w:tcW w:w="157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5D990F2A" w14:textId="77777777" w:rsidR="00D55D8E" w:rsidRPr="00DD2636" w:rsidRDefault="00D55D8E" w:rsidP="00AB753A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cs="Arial"/>
                <w:color w:val="000000"/>
                <w:sz w:val="18"/>
                <w:szCs w:val="18"/>
              </w:rPr>
            </w:pPr>
            <w:r w:rsidRPr="00DD2636">
              <w:rPr>
                <w:rFonts w:cs="Arial"/>
                <w:color w:val="000000"/>
                <w:sz w:val="18"/>
                <w:szCs w:val="18"/>
              </w:rPr>
              <w:t>SNP</w:t>
            </w:r>
          </w:p>
        </w:tc>
        <w:tc>
          <w:tcPr>
            <w:tcW w:w="2265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A136B1B" w14:textId="77777777" w:rsidR="00D55D8E" w:rsidRPr="00DD2636" w:rsidRDefault="00D55D8E" w:rsidP="00AB753A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cs="Arial"/>
                <w:sz w:val="18"/>
                <w:szCs w:val="18"/>
                <w:lang w:val="en-GB"/>
              </w:rPr>
            </w:pPr>
            <w:r w:rsidRPr="00DD2636">
              <w:rPr>
                <w:rFonts w:cs="Arial"/>
                <w:sz w:val="18"/>
                <w:szCs w:val="18"/>
                <w:lang w:val="en-GB"/>
              </w:rPr>
              <w:t>Confounders/ risk factors</w:t>
            </w:r>
          </w:p>
        </w:tc>
      </w:tr>
      <w:tr w:rsidR="001B27BA" w:rsidRPr="00DD2636" w14:paraId="65C73207" w14:textId="77777777" w:rsidTr="00D55D8E">
        <w:trPr>
          <w:gridAfter w:val="1"/>
          <w:wAfter w:w="10" w:type="dxa"/>
          <w:cantSplit/>
        </w:trPr>
        <w:tc>
          <w:tcPr>
            <w:tcW w:w="3828" w:type="dxa"/>
            <w:gridSpan w:val="2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E64A8F" w14:textId="461C2099" w:rsidR="001B27BA" w:rsidRPr="00DD2636" w:rsidRDefault="001B27BA" w:rsidP="00E97DF0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cs="Arial"/>
                <w:color w:val="000000"/>
                <w:sz w:val="18"/>
                <w:szCs w:val="18"/>
                <w:lang w:val="en-US"/>
              </w:rPr>
            </w:pPr>
            <w:r w:rsidRPr="00DD2636">
              <w:rPr>
                <w:rFonts w:cs="Arial"/>
                <w:color w:val="000000"/>
                <w:sz w:val="18"/>
                <w:szCs w:val="18"/>
                <w:lang w:val="en-US"/>
              </w:rPr>
              <w:t xml:space="preserve">Lifetime cannabis use </w:t>
            </w:r>
            <w:r w:rsidR="00E97DF0" w:rsidRPr="00DD2636">
              <w:rPr>
                <w:rFonts w:cs="Arial"/>
                <w:color w:val="000000"/>
                <w:sz w:val="18"/>
                <w:szCs w:val="18"/>
                <w:lang w:val="en-US"/>
              </w:rPr>
              <w:fldChar w:fldCharType="begin"/>
            </w:r>
            <w:r w:rsidR="00E97DF0" w:rsidRPr="00DD2636">
              <w:rPr>
                <w:rFonts w:cs="Arial"/>
                <w:color w:val="000000"/>
                <w:sz w:val="18"/>
                <w:szCs w:val="18"/>
                <w:lang w:val="en-US"/>
              </w:rPr>
              <w:instrText xml:space="preserve"> ADDIN EN.CITE &lt;EndNote&gt;&lt;Cite&gt;&lt;Author&gt;Pasman&lt;/Author&gt;&lt;Year&gt;2018&lt;/Year&gt;&lt;RecNum&gt;104&lt;/RecNum&gt;&lt;DisplayText&gt;&lt;style face="superscript"&gt;1&lt;/style&gt;&lt;/DisplayText&gt;&lt;record&gt;&lt;rec-number&gt;104&lt;/rec-number&gt;&lt;foreign-keys&gt;&lt;key app="EN" db-id="92vavr2fg5rfsteefdovawxod20psp0dfvrr" timestamp="0"&gt;104&lt;/key&gt;&lt;/foreign-keys&gt;&lt;ref-type name="Journal Article"&gt;17&lt;/ref-type&gt;&lt;contributors&gt;&lt;authors&gt;&lt;author&gt;Pasman, Joëlle A&lt;/author&gt;&lt;author&gt;Verweij, Karin JH&lt;/author&gt;&lt;author&gt;Gerring, Zachary&lt;/author&gt;&lt;author&gt;Stringer, Sven&lt;/author&gt;&lt;author&gt;Sanchez-Roige, Sandra&lt;/author&gt;&lt;author&gt;Treur, Jorien L&lt;/author&gt;&lt;author&gt;Abdellaoui, Abdel&lt;/author&gt;&lt;author&gt;Nivard, Michel G&lt;/author&gt;&lt;author&gt;Baselmans, Bart ML&lt;/author&gt;&lt;author&gt;Ong, Jue-Sheng&lt;/author&gt;&lt;/authors&gt;&lt;/contributors&gt;&lt;titles&gt;&lt;title&gt;GWAS of lifetime cannabis use reveals new risk loci, genetic overlap with psychiatric traits, and a causal effect of schizophrenia liability&lt;/title&gt;&lt;secondary-title&gt;Nature neuroscience&lt;/secondary-title&gt;&lt;/titles&gt;&lt;periodical&gt;&lt;full-title&gt;Nature neuroscience&lt;/full-title&gt;&lt;/periodical&gt;&lt;pages&gt;1161-1170&lt;/pages&gt;&lt;volume&gt;21&lt;/volume&gt;&lt;number&gt;9&lt;/number&gt;&lt;dates&gt;&lt;year&gt;2018&lt;/year&gt;&lt;/dates&gt;&lt;isbn&gt;1546-1726&lt;/isbn&gt;&lt;urls&gt;&lt;/urls&gt;&lt;/record&gt;&lt;/Cite&gt;&lt;/EndNote&gt;</w:instrText>
            </w:r>
            <w:r w:rsidR="00E97DF0" w:rsidRPr="00DD2636">
              <w:rPr>
                <w:rFonts w:cs="Arial"/>
                <w:color w:val="000000"/>
                <w:sz w:val="18"/>
                <w:szCs w:val="18"/>
                <w:lang w:val="en-US"/>
              </w:rPr>
              <w:fldChar w:fldCharType="separate"/>
            </w:r>
            <w:r w:rsidR="00E97DF0" w:rsidRPr="00DD2636">
              <w:rPr>
                <w:rFonts w:cs="Arial"/>
                <w:noProof/>
                <w:color w:val="000000"/>
                <w:sz w:val="18"/>
                <w:szCs w:val="18"/>
                <w:vertAlign w:val="superscript"/>
                <w:lang w:val="en-US"/>
              </w:rPr>
              <w:t>1</w:t>
            </w:r>
            <w:r w:rsidR="00E97DF0" w:rsidRPr="00DD2636">
              <w:rPr>
                <w:rFonts w:cs="Arial"/>
                <w:color w:val="000000"/>
                <w:sz w:val="18"/>
                <w:szCs w:val="18"/>
                <w:lang w:val="en-US"/>
              </w:rPr>
              <w:fldChar w:fldCharType="end"/>
            </w:r>
          </w:p>
        </w:tc>
      </w:tr>
      <w:tr w:rsidR="00D55D8E" w:rsidRPr="00DD2636" w14:paraId="26AABCB9" w14:textId="77777777" w:rsidTr="00AB753A">
        <w:trPr>
          <w:cantSplit/>
        </w:trPr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D72DD5" w14:textId="2F278D54" w:rsidR="00D55D8E" w:rsidRPr="00DD2636" w:rsidRDefault="00D55D8E" w:rsidP="00D55D8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cs="Arial"/>
                <w:color w:val="000000"/>
                <w:sz w:val="18"/>
                <w:szCs w:val="18"/>
              </w:rPr>
            </w:pPr>
            <w:r w:rsidRPr="00DD2636">
              <w:rPr>
                <w:rFonts w:eastAsia="Arial" w:cs="Arial"/>
                <w:color w:val="111111"/>
                <w:sz w:val="18"/>
                <w:szCs w:val="18"/>
              </w:rPr>
              <w:t>rs10085617</w:t>
            </w:r>
          </w:p>
        </w:tc>
        <w:tc>
          <w:tcPr>
            <w:tcW w:w="2265" w:type="dxa"/>
            <w:gridSpan w:val="2"/>
            <w:shd w:val="clear" w:color="auto" w:fill="FFFFFF"/>
          </w:tcPr>
          <w:p w14:paraId="411A3D34" w14:textId="42F8B083" w:rsidR="00D55D8E" w:rsidRPr="00DD2636" w:rsidRDefault="00AC08BE" w:rsidP="00D55D8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cs="Arial"/>
                <w:color w:val="000000"/>
                <w:sz w:val="18"/>
                <w:szCs w:val="18"/>
                <w:lang w:val="en-US"/>
              </w:rPr>
            </w:pPr>
            <w:r w:rsidRPr="00DD2636">
              <w:rPr>
                <w:rFonts w:cs="Arial"/>
                <w:color w:val="000000"/>
                <w:sz w:val="18"/>
                <w:szCs w:val="18"/>
                <w:lang w:val="en-US"/>
              </w:rPr>
              <w:t>-</w:t>
            </w:r>
          </w:p>
        </w:tc>
      </w:tr>
      <w:tr w:rsidR="00D55D8E" w:rsidRPr="00DD2636" w14:paraId="128B3F4C" w14:textId="77777777" w:rsidTr="00AB753A">
        <w:trPr>
          <w:cantSplit/>
        </w:trPr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16CDF5" w14:textId="1B658F35" w:rsidR="00D55D8E" w:rsidRPr="00DD2636" w:rsidRDefault="00D55D8E" w:rsidP="00D55D8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cs="Arial"/>
                <w:color w:val="000000"/>
                <w:sz w:val="18"/>
                <w:szCs w:val="18"/>
              </w:rPr>
            </w:pPr>
            <w:r w:rsidRPr="00DD2636">
              <w:rPr>
                <w:rFonts w:eastAsia="Arial" w:cs="Arial"/>
                <w:color w:val="111111"/>
                <w:sz w:val="18"/>
                <w:szCs w:val="18"/>
              </w:rPr>
              <w:t>rs2875907</w:t>
            </w:r>
          </w:p>
        </w:tc>
        <w:tc>
          <w:tcPr>
            <w:tcW w:w="2265" w:type="dxa"/>
            <w:gridSpan w:val="2"/>
            <w:shd w:val="clear" w:color="auto" w:fill="FFFFFF"/>
          </w:tcPr>
          <w:p w14:paraId="26D34859" w14:textId="1B69E59B" w:rsidR="00D55D8E" w:rsidRPr="00DD2636" w:rsidRDefault="00AC08BE" w:rsidP="00D55D8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cs="Arial"/>
                <w:color w:val="000000"/>
                <w:sz w:val="18"/>
                <w:szCs w:val="18"/>
                <w:lang w:val="en-US"/>
              </w:rPr>
            </w:pPr>
            <w:r w:rsidRPr="00DD2636">
              <w:rPr>
                <w:rFonts w:cs="Arial"/>
                <w:color w:val="000000"/>
                <w:sz w:val="18"/>
                <w:szCs w:val="18"/>
                <w:lang w:val="en-US"/>
              </w:rPr>
              <w:t>-</w:t>
            </w:r>
          </w:p>
        </w:tc>
      </w:tr>
      <w:tr w:rsidR="00D55D8E" w:rsidRPr="00DD2636" w14:paraId="15D8991A" w14:textId="77777777" w:rsidTr="00AB753A">
        <w:trPr>
          <w:cantSplit/>
        </w:trPr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080C99" w14:textId="2233A6DE" w:rsidR="00D55D8E" w:rsidRPr="00DD2636" w:rsidRDefault="00D55D8E" w:rsidP="00D55D8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cs="Arial"/>
                <w:color w:val="000000"/>
                <w:sz w:val="18"/>
                <w:szCs w:val="18"/>
              </w:rPr>
            </w:pPr>
            <w:r w:rsidRPr="00DD2636">
              <w:rPr>
                <w:rFonts w:eastAsia="Arial" w:cs="Arial"/>
                <w:color w:val="111111"/>
                <w:sz w:val="18"/>
                <w:szCs w:val="18"/>
              </w:rPr>
              <w:t>rs9773390</w:t>
            </w:r>
          </w:p>
        </w:tc>
        <w:tc>
          <w:tcPr>
            <w:tcW w:w="2265" w:type="dxa"/>
            <w:gridSpan w:val="2"/>
            <w:shd w:val="clear" w:color="auto" w:fill="FFFFFF"/>
          </w:tcPr>
          <w:p w14:paraId="7779C71D" w14:textId="093A2BCA" w:rsidR="00D55D8E" w:rsidRPr="00DD2636" w:rsidRDefault="00AC08BE" w:rsidP="00D55D8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cs="Arial"/>
                <w:color w:val="000000"/>
                <w:sz w:val="18"/>
                <w:szCs w:val="18"/>
              </w:rPr>
            </w:pPr>
            <w:r w:rsidRPr="00DD2636">
              <w:rPr>
                <w:rFonts w:cs="Arial"/>
                <w:color w:val="000000"/>
                <w:sz w:val="18"/>
                <w:szCs w:val="18"/>
              </w:rPr>
              <w:t>-</w:t>
            </w:r>
          </w:p>
        </w:tc>
      </w:tr>
      <w:tr w:rsidR="00D55D8E" w:rsidRPr="00DD2636" w14:paraId="0F9C45FA" w14:textId="77777777" w:rsidTr="00AB753A">
        <w:trPr>
          <w:cantSplit/>
        </w:trPr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AC1604" w14:textId="7528F8AD" w:rsidR="00D55D8E" w:rsidRPr="00DD2636" w:rsidRDefault="00D55D8E" w:rsidP="00D55D8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cs="Arial"/>
                <w:color w:val="000000"/>
                <w:sz w:val="18"/>
                <w:szCs w:val="18"/>
              </w:rPr>
            </w:pPr>
            <w:r w:rsidRPr="00DD2636">
              <w:rPr>
                <w:rFonts w:eastAsia="Arial" w:cs="Arial"/>
                <w:color w:val="111111"/>
                <w:sz w:val="18"/>
                <w:szCs w:val="18"/>
              </w:rPr>
              <w:t>rs9919557</w:t>
            </w:r>
          </w:p>
        </w:tc>
        <w:tc>
          <w:tcPr>
            <w:tcW w:w="2265" w:type="dxa"/>
            <w:gridSpan w:val="2"/>
            <w:shd w:val="clear" w:color="auto" w:fill="FFFFFF"/>
          </w:tcPr>
          <w:p w14:paraId="7A0E3F38" w14:textId="5A92C374" w:rsidR="00D55D8E" w:rsidRPr="00DD2636" w:rsidRDefault="00AC08BE" w:rsidP="00D55D8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cs="Arial"/>
                <w:color w:val="000000"/>
                <w:sz w:val="18"/>
                <w:szCs w:val="18"/>
              </w:rPr>
            </w:pPr>
            <w:r w:rsidRPr="00DD2636">
              <w:rPr>
                <w:rFonts w:cs="Arial"/>
                <w:color w:val="000000"/>
                <w:sz w:val="18"/>
                <w:szCs w:val="18"/>
              </w:rPr>
              <w:t>-</w:t>
            </w:r>
          </w:p>
        </w:tc>
      </w:tr>
      <w:tr w:rsidR="00D55D8E" w:rsidRPr="00DD2636" w14:paraId="0A0E25D6" w14:textId="77777777" w:rsidTr="00D55D8E">
        <w:trPr>
          <w:gridAfter w:val="1"/>
          <w:wAfter w:w="10" w:type="dxa"/>
          <w:cantSplit/>
        </w:trPr>
        <w:tc>
          <w:tcPr>
            <w:tcW w:w="3828" w:type="dxa"/>
            <w:gridSpan w:val="2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353A65" w14:textId="4B3C8716" w:rsidR="00D55D8E" w:rsidRPr="00DD2636" w:rsidRDefault="00D55D8E" w:rsidP="00E97DF0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cs="Arial"/>
                <w:color w:val="000000"/>
                <w:sz w:val="18"/>
                <w:szCs w:val="18"/>
              </w:rPr>
            </w:pPr>
            <w:r w:rsidRPr="00DD2636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Cannabis use disorder</w:t>
            </w:r>
            <w:r w:rsidR="00E97DF0" w:rsidRPr="00DD2636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 xml:space="preserve"> </w:t>
            </w:r>
            <w:r w:rsidR="00E97DF0" w:rsidRPr="00DD2636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Kb2huc29uPC9BdXRob3I+PFllYXI+MjAyMDwvWWVhcj48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</w:fldData>
              </w:fldChar>
            </w:r>
            <w:r w:rsidR="00E97DF0" w:rsidRPr="00DD2636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 </w:instrText>
            </w:r>
            <w:r w:rsidR="00E97DF0" w:rsidRPr="00DD2636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begin">
                <w:fldData xml:space="preserve">PEVuZE5vdGU+PENpdGU+PEF1dGhvcj5Kb2huc29uPC9BdXRob3I+PFllYXI+MjAyMDwvWWVhcj48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</w:fldData>
              </w:fldChar>
            </w:r>
            <w:r w:rsidR="00E97DF0" w:rsidRPr="00DD2636">
              <w:rPr>
                <w:rFonts w:eastAsia="Arial" w:cs="Arial"/>
                <w:color w:val="111111"/>
                <w:sz w:val="18"/>
                <w:szCs w:val="18"/>
                <w:lang w:val="en-US"/>
              </w:rPr>
              <w:instrText xml:space="preserve"> ADDIN EN.CITE.DATA </w:instrText>
            </w:r>
            <w:r w:rsidR="00E97DF0" w:rsidRPr="00DD2636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E97DF0" w:rsidRPr="00DD2636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  <w:r w:rsidR="00E97DF0" w:rsidRPr="00DD2636">
              <w:rPr>
                <w:rFonts w:eastAsia="Arial" w:cs="Arial"/>
                <w:color w:val="111111"/>
                <w:sz w:val="18"/>
                <w:szCs w:val="18"/>
                <w:lang w:val="en-US"/>
              </w:rPr>
            </w:r>
            <w:r w:rsidR="00E97DF0" w:rsidRPr="00DD2636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separate"/>
            </w:r>
            <w:r w:rsidR="00E97DF0" w:rsidRPr="00DD2636">
              <w:rPr>
                <w:rFonts w:eastAsia="Arial" w:cs="Arial"/>
                <w:noProof/>
                <w:color w:val="111111"/>
                <w:sz w:val="18"/>
                <w:szCs w:val="18"/>
                <w:vertAlign w:val="superscript"/>
                <w:lang w:val="en-US"/>
              </w:rPr>
              <w:t>2</w:t>
            </w:r>
            <w:r w:rsidR="00E97DF0" w:rsidRPr="00DD2636">
              <w:rPr>
                <w:rFonts w:eastAsia="Arial" w:cs="Arial"/>
                <w:color w:val="111111"/>
                <w:sz w:val="18"/>
                <w:szCs w:val="18"/>
                <w:lang w:val="en-US"/>
              </w:rPr>
              <w:fldChar w:fldCharType="end"/>
            </w:r>
          </w:p>
        </w:tc>
      </w:tr>
      <w:tr w:rsidR="00AC08BE" w:rsidRPr="00DD2636" w14:paraId="68F83F8D" w14:textId="77777777" w:rsidTr="00D55D8E">
        <w:trPr>
          <w:gridAfter w:val="1"/>
          <w:wAfter w:w="10" w:type="dxa"/>
          <w:cantSplit/>
        </w:trPr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CE4102" w14:textId="71225F6C" w:rsidR="00AC08BE" w:rsidRPr="00DD2636" w:rsidRDefault="00AC08BE" w:rsidP="00AC08B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DD2636">
              <w:rPr>
                <w:rFonts w:eastAsia="Arial" w:cs="Arial"/>
                <w:color w:val="111111"/>
                <w:sz w:val="18"/>
                <w:szCs w:val="18"/>
              </w:rPr>
              <w:t>rs11715758</w:t>
            </w:r>
          </w:p>
        </w:tc>
        <w:tc>
          <w:tcPr>
            <w:tcW w:w="2255" w:type="dxa"/>
            <w:shd w:val="clear" w:color="auto" w:fill="FFFFFF"/>
          </w:tcPr>
          <w:p w14:paraId="66A527E4" w14:textId="7D4DF916" w:rsidR="00AC08BE" w:rsidRPr="00DD2636" w:rsidRDefault="00AC08BE" w:rsidP="00AC08B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cs="Arial"/>
                <w:color w:val="000000"/>
                <w:sz w:val="18"/>
                <w:szCs w:val="18"/>
              </w:rPr>
            </w:pPr>
            <w:r w:rsidRPr="00DD2636">
              <w:rPr>
                <w:rFonts w:cs="Arial"/>
                <w:color w:val="000000"/>
                <w:sz w:val="18"/>
                <w:szCs w:val="18"/>
                <w:lang w:val="en-US"/>
              </w:rPr>
              <w:t>-</w:t>
            </w:r>
          </w:p>
        </w:tc>
      </w:tr>
      <w:tr w:rsidR="00AC08BE" w:rsidRPr="00DD2636" w14:paraId="140B127B" w14:textId="77777777" w:rsidTr="00D55D8E">
        <w:trPr>
          <w:gridAfter w:val="1"/>
          <w:wAfter w:w="10" w:type="dxa"/>
          <w:cantSplit/>
        </w:trPr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AAE961" w14:textId="4EB3ADDE" w:rsidR="00AC08BE" w:rsidRPr="00DD2636" w:rsidRDefault="00AC08BE" w:rsidP="00AC08B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DD2636">
              <w:rPr>
                <w:rFonts w:eastAsia="Arial" w:cs="Arial"/>
                <w:color w:val="111111"/>
                <w:sz w:val="18"/>
                <w:szCs w:val="18"/>
              </w:rPr>
              <w:t>rs1392816</w:t>
            </w:r>
          </w:p>
        </w:tc>
        <w:tc>
          <w:tcPr>
            <w:tcW w:w="2255" w:type="dxa"/>
            <w:shd w:val="clear" w:color="auto" w:fill="FFFFFF"/>
          </w:tcPr>
          <w:p w14:paraId="7E336087" w14:textId="3359C983" w:rsidR="00AC08BE" w:rsidRPr="00DD2636" w:rsidRDefault="00AC08BE" w:rsidP="00AC08B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cs="Arial"/>
                <w:color w:val="000000"/>
                <w:sz w:val="18"/>
                <w:szCs w:val="18"/>
              </w:rPr>
            </w:pPr>
            <w:r w:rsidRPr="00DD2636">
              <w:rPr>
                <w:rFonts w:cs="Arial"/>
                <w:color w:val="000000"/>
                <w:sz w:val="18"/>
                <w:szCs w:val="18"/>
              </w:rPr>
              <w:t>-</w:t>
            </w:r>
          </w:p>
        </w:tc>
      </w:tr>
      <w:tr w:rsidR="00AC08BE" w:rsidRPr="00DD2636" w14:paraId="0E006CE3" w14:textId="77777777" w:rsidTr="00D55D8E">
        <w:trPr>
          <w:gridAfter w:val="1"/>
          <w:wAfter w:w="10" w:type="dxa"/>
          <w:cantSplit/>
        </w:trPr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D0C0D8" w14:textId="5E21EC66" w:rsidR="00AC08BE" w:rsidRPr="00DD2636" w:rsidRDefault="00AC08BE" w:rsidP="00AC08B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DD2636">
              <w:rPr>
                <w:rFonts w:eastAsia="Arial" w:cs="Arial"/>
                <w:color w:val="111111"/>
                <w:sz w:val="18"/>
                <w:szCs w:val="18"/>
              </w:rPr>
              <w:t>rs1509513</w:t>
            </w:r>
          </w:p>
        </w:tc>
        <w:tc>
          <w:tcPr>
            <w:tcW w:w="2255" w:type="dxa"/>
            <w:shd w:val="clear" w:color="auto" w:fill="FFFFFF"/>
          </w:tcPr>
          <w:p w14:paraId="63D21870" w14:textId="16947EA2" w:rsidR="00AC08BE" w:rsidRPr="00DD2636" w:rsidRDefault="00AC08BE" w:rsidP="00AC08B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cs="Arial"/>
                <w:color w:val="000000"/>
                <w:sz w:val="18"/>
                <w:szCs w:val="18"/>
              </w:rPr>
            </w:pPr>
            <w:r w:rsidRPr="00DD2636">
              <w:rPr>
                <w:rFonts w:cs="Arial"/>
                <w:color w:val="000000"/>
                <w:sz w:val="18"/>
                <w:szCs w:val="18"/>
              </w:rPr>
              <w:t>-</w:t>
            </w:r>
          </w:p>
        </w:tc>
      </w:tr>
      <w:tr w:rsidR="00AC08BE" w:rsidRPr="00DD2636" w14:paraId="2ECAF011" w14:textId="77777777" w:rsidTr="00D55D8E">
        <w:trPr>
          <w:gridAfter w:val="1"/>
          <w:wAfter w:w="10" w:type="dxa"/>
          <w:cantSplit/>
        </w:trPr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5DFF08" w14:textId="5676DB39" w:rsidR="00AC08BE" w:rsidRPr="00DD2636" w:rsidRDefault="00AC08BE" w:rsidP="00AC08B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DD2636">
              <w:rPr>
                <w:rFonts w:eastAsia="Arial" w:cs="Arial"/>
                <w:color w:val="111111"/>
                <w:sz w:val="18"/>
                <w:szCs w:val="18"/>
              </w:rPr>
              <w:t>rs17271123</w:t>
            </w:r>
          </w:p>
        </w:tc>
        <w:tc>
          <w:tcPr>
            <w:tcW w:w="2255" w:type="dxa"/>
            <w:shd w:val="clear" w:color="auto" w:fill="FFFFFF"/>
          </w:tcPr>
          <w:p w14:paraId="4758A551" w14:textId="59CAD0BC" w:rsidR="00AC08BE" w:rsidRPr="00DD2636" w:rsidRDefault="00AC08BE" w:rsidP="00AC08B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cs="Arial"/>
                <w:color w:val="000000"/>
                <w:sz w:val="18"/>
                <w:szCs w:val="18"/>
              </w:rPr>
            </w:pPr>
            <w:r w:rsidRPr="00DD2636">
              <w:rPr>
                <w:rFonts w:cs="Arial"/>
                <w:color w:val="000000"/>
                <w:sz w:val="18"/>
                <w:szCs w:val="18"/>
                <w:lang w:val="en-US"/>
              </w:rPr>
              <w:t>-</w:t>
            </w:r>
          </w:p>
        </w:tc>
      </w:tr>
      <w:tr w:rsidR="00AC08BE" w:rsidRPr="00DD2636" w14:paraId="3602BFB7" w14:textId="77777777" w:rsidTr="00D55D8E">
        <w:trPr>
          <w:gridAfter w:val="1"/>
          <w:wAfter w:w="10" w:type="dxa"/>
          <w:cantSplit/>
        </w:trPr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687546" w14:textId="28C4EF34" w:rsidR="00AC08BE" w:rsidRPr="00DD2636" w:rsidRDefault="00AC08BE" w:rsidP="00AC08B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DD2636">
              <w:rPr>
                <w:rFonts w:eastAsia="Arial" w:cs="Arial"/>
                <w:color w:val="111111"/>
                <w:sz w:val="18"/>
                <w:szCs w:val="18"/>
              </w:rPr>
              <w:t>rs17514242</w:t>
            </w:r>
          </w:p>
        </w:tc>
        <w:tc>
          <w:tcPr>
            <w:tcW w:w="2255" w:type="dxa"/>
            <w:shd w:val="clear" w:color="auto" w:fill="FFFFFF"/>
          </w:tcPr>
          <w:p w14:paraId="63726111" w14:textId="54B6ABDD" w:rsidR="00AC08BE" w:rsidRPr="00DD2636" w:rsidRDefault="00AC08BE" w:rsidP="00AC08B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cs="Arial"/>
                <w:color w:val="000000"/>
                <w:sz w:val="18"/>
                <w:szCs w:val="18"/>
              </w:rPr>
            </w:pPr>
            <w:r w:rsidRPr="00DD2636">
              <w:rPr>
                <w:rFonts w:cs="Arial"/>
                <w:color w:val="000000"/>
                <w:sz w:val="18"/>
                <w:szCs w:val="18"/>
              </w:rPr>
              <w:t>-</w:t>
            </w:r>
          </w:p>
        </w:tc>
      </w:tr>
      <w:tr w:rsidR="00AC08BE" w:rsidRPr="00DD2636" w14:paraId="6F39E906" w14:textId="77777777" w:rsidTr="00D55D8E">
        <w:trPr>
          <w:gridAfter w:val="1"/>
          <w:wAfter w:w="10" w:type="dxa"/>
          <w:cantSplit/>
        </w:trPr>
        <w:tc>
          <w:tcPr>
            <w:tcW w:w="1573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819098" w14:textId="26195B09" w:rsidR="00AC08BE" w:rsidRPr="00DD2636" w:rsidRDefault="00AC08BE" w:rsidP="00AC08B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DD2636">
              <w:rPr>
                <w:rFonts w:eastAsia="Arial" w:cs="Arial"/>
                <w:color w:val="111111"/>
                <w:sz w:val="18"/>
                <w:szCs w:val="18"/>
              </w:rPr>
              <w:t>rs553920</w:t>
            </w:r>
          </w:p>
        </w:tc>
        <w:tc>
          <w:tcPr>
            <w:tcW w:w="2255" w:type="dxa"/>
            <w:shd w:val="clear" w:color="auto" w:fill="FFFFFF"/>
          </w:tcPr>
          <w:p w14:paraId="75343749" w14:textId="7EEC28E1" w:rsidR="00AC08BE" w:rsidRPr="00DD2636" w:rsidRDefault="00AC08BE" w:rsidP="00AC08B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cs="Arial"/>
                <w:color w:val="000000"/>
                <w:sz w:val="18"/>
                <w:szCs w:val="18"/>
              </w:rPr>
            </w:pPr>
            <w:r w:rsidRPr="00DD2636">
              <w:rPr>
                <w:rFonts w:cs="Arial"/>
                <w:color w:val="000000"/>
                <w:sz w:val="18"/>
                <w:szCs w:val="18"/>
              </w:rPr>
              <w:t>-</w:t>
            </w:r>
          </w:p>
        </w:tc>
      </w:tr>
      <w:tr w:rsidR="00AC08BE" w:rsidRPr="00DD2636" w14:paraId="6B3490A2" w14:textId="77777777" w:rsidTr="00D55D8E">
        <w:trPr>
          <w:gridAfter w:val="1"/>
          <w:wAfter w:w="10" w:type="dxa"/>
          <w:cantSplit/>
        </w:trPr>
        <w:tc>
          <w:tcPr>
            <w:tcW w:w="1573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4ABDA7" w14:textId="328F52FC" w:rsidR="00AC08BE" w:rsidRPr="00DD2636" w:rsidRDefault="00AC08BE" w:rsidP="00AC08B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DD2636">
              <w:rPr>
                <w:rFonts w:eastAsia="Arial" w:cs="Arial"/>
                <w:color w:val="111111"/>
                <w:sz w:val="18"/>
                <w:szCs w:val="18"/>
              </w:rPr>
              <w:t>rs72818514</w:t>
            </w:r>
          </w:p>
        </w:tc>
        <w:tc>
          <w:tcPr>
            <w:tcW w:w="2255" w:type="dxa"/>
            <w:tcBorders>
              <w:bottom w:val="single" w:sz="12" w:space="0" w:color="auto"/>
            </w:tcBorders>
            <w:shd w:val="clear" w:color="auto" w:fill="FFFFFF"/>
          </w:tcPr>
          <w:p w14:paraId="3B4BEFA0" w14:textId="44E939A6" w:rsidR="00AC08BE" w:rsidRPr="00DD2636" w:rsidRDefault="00AC08BE" w:rsidP="00AC08BE">
            <w:pPr>
              <w:tabs>
                <w:tab w:val="clear" w:pos="567"/>
              </w:tabs>
              <w:spacing w:before="0" w:after="0" w:line="360" w:lineRule="auto"/>
              <w:ind w:left="69"/>
              <w:jc w:val="left"/>
              <w:rPr>
                <w:rFonts w:cs="Arial"/>
                <w:color w:val="000000"/>
                <w:sz w:val="18"/>
                <w:szCs w:val="18"/>
              </w:rPr>
            </w:pPr>
            <w:r w:rsidRPr="00DD2636">
              <w:rPr>
                <w:rFonts w:cs="Arial"/>
                <w:color w:val="000000"/>
                <w:sz w:val="18"/>
                <w:szCs w:val="18"/>
                <w:lang w:val="en-US"/>
              </w:rPr>
              <w:t>-</w:t>
            </w:r>
          </w:p>
        </w:tc>
      </w:tr>
    </w:tbl>
    <w:p w14:paraId="6EBF4E53" w14:textId="625DEA2B" w:rsidR="001B27BA" w:rsidRDefault="001B27BA" w:rsidP="001B27BA">
      <w:pPr>
        <w:tabs>
          <w:tab w:val="clear" w:pos="567"/>
        </w:tabs>
        <w:spacing w:before="0" w:after="0" w:line="360" w:lineRule="auto"/>
        <w:ind w:left="69"/>
        <w:jc w:val="left"/>
        <w:rPr>
          <w:rFonts w:cs="Arial"/>
          <w:sz w:val="20"/>
          <w:szCs w:val="20"/>
          <w:highlight w:val="yellow"/>
          <w:lang w:val="en-GB"/>
        </w:rPr>
        <w:sectPr w:rsidR="001B27BA" w:rsidSect="00F25138">
          <w:pgSz w:w="16840" w:h="11901" w:orient="landscape" w:code="9"/>
          <w:pgMar w:top="1418" w:right="1134" w:bottom="1418" w:left="1418" w:header="709" w:footer="709" w:gutter="0"/>
          <w:pgBorders w:offsetFrom="page">
            <w:bottom w:val="single" w:sz="4" w:space="24" w:color="auto"/>
          </w:pgBorders>
          <w:cols w:space="720"/>
          <w:docGrid w:linePitch="299"/>
        </w:sectPr>
      </w:pPr>
      <w:r w:rsidRPr="00D55D8E">
        <w:rPr>
          <w:rFonts w:cs="Arial"/>
          <w:sz w:val="18"/>
          <w:szCs w:val="18"/>
          <w:lang w:val="en-GB"/>
        </w:rPr>
        <w:t>Tobacco smoking</w:t>
      </w:r>
      <w:r w:rsidR="00D55D8E" w:rsidRPr="00D55D8E">
        <w:rPr>
          <w:rFonts w:cs="Arial"/>
          <w:sz w:val="18"/>
          <w:szCs w:val="18"/>
          <w:lang w:val="en-GB"/>
        </w:rPr>
        <w:t xml:space="preserve"> and </w:t>
      </w:r>
      <w:r w:rsidR="00D55D8E" w:rsidRPr="00D55D8E">
        <w:rPr>
          <w:sz w:val="18"/>
          <w:szCs w:val="18"/>
          <w:lang w:val="en-US"/>
        </w:rPr>
        <w:t>environmental tobacco smoke exposure</w:t>
      </w:r>
      <w:r w:rsidRPr="00D55D8E">
        <w:rPr>
          <w:rFonts w:cs="Arial"/>
          <w:sz w:val="18"/>
          <w:szCs w:val="18"/>
          <w:lang w:val="en-GB"/>
        </w:rPr>
        <w:t xml:space="preserve"> </w:t>
      </w:r>
      <w:r w:rsidR="00B57015">
        <w:rPr>
          <w:rFonts w:cs="Arial"/>
          <w:sz w:val="18"/>
          <w:szCs w:val="18"/>
          <w:lang w:val="en-GB"/>
        </w:rPr>
        <w:t xml:space="preserve">were considered </w:t>
      </w:r>
      <w:r w:rsidRPr="00D55D8E">
        <w:rPr>
          <w:rFonts w:cs="Arial"/>
          <w:sz w:val="18"/>
          <w:szCs w:val="18"/>
          <w:lang w:val="en-GB"/>
        </w:rPr>
        <w:t xml:space="preserve">as relevant confounders or risk factors for </w:t>
      </w:r>
      <w:r w:rsidR="00D55D8E" w:rsidRPr="00D55D8E">
        <w:rPr>
          <w:rFonts w:cs="Arial"/>
          <w:sz w:val="18"/>
          <w:szCs w:val="18"/>
          <w:lang w:val="en-GB"/>
        </w:rPr>
        <w:t>pulmonary function or lung cancer</w:t>
      </w:r>
      <w:r w:rsidRPr="00D55D8E">
        <w:rPr>
          <w:rFonts w:cs="Arial"/>
          <w:sz w:val="20"/>
          <w:szCs w:val="20"/>
          <w:lang w:val="en-GB"/>
        </w:rPr>
        <w:t>.</w:t>
      </w:r>
    </w:p>
    <w:p w14:paraId="5C16C9BE" w14:textId="705991F6" w:rsidR="00D66175" w:rsidRDefault="00D66175" w:rsidP="00D66175">
      <w:pPr>
        <w:tabs>
          <w:tab w:val="clear" w:pos="567"/>
        </w:tabs>
        <w:spacing w:before="0" w:after="0" w:line="240" w:lineRule="auto"/>
        <w:rPr>
          <w:rFonts w:cs="Arial"/>
          <w:lang w:val="en-US"/>
        </w:rPr>
      </w:pPr>
      <w:r>
        <w:rPr>
          <w:lang w:val="en-US"/>
        </w:rPr>
        <w:lastRenderedPageBreak/>
        <w:t xml:space="preserve">Supplementary </w:t>
      </w:r>
      <w:r w:rsidRPr="0045290C">
        <w:rPr>
          <w:rFonts w:cs="Arial"/>
          <w:lang w:val="en-US"/>
        </w:rPr>
        <w:t>Table</w:t>
      </w:r>
      <w:r>
        <w:rPr>
          <w:rFonts w:cs="Arial"/>
          <w:lang w:val="en-US"/>
        </w:rPr>
        <w:t xml:space="preserve"> 3</w:t>
      </w:r>
      <w:r>
        <w:rPr>
          <w:rFonts w:cs="Arial"/>
          <w:lang w:val="en-US"/>
        </w:rPr>
        <w:tab/>
        <w:t>E</w:t>
      </w:r>
      <w:r w:rsidRPr="000928FD">
        <w:rPr>
          <w:rFonts w:cs="Arial"/>
          <w:lang w:val="en-US"/>
        </w:rPr>
        <w:t>stimates f</w:t>
      </w:r>
      <w:r>
        <w:rPr>
          <w:rFonts w:cs="Arial"/>
          <w:lang w:val="en-US"/>
        </w:rPr>
        <w:t>rom weighted median method</w:t>
      </w:r>
      <w:r w:rsidRPr="000928FD">
        <w:rPr>
          <w:rFonts w:cs="Arial"/>
          <w:lang w:val="en-US"/>
        </w:rPr>
        <w:t xml:space="preserve"> </w:t>
      </w:r>
      <w:r>
        <w:rPr>
          <w:rFonts w:cs="Arial"/>
          <w:lang w:val="en-US"/>
        </w:rPr>
        <w:t xml:space="preserve">for </w:t>
      </w:r>
      <w:r w:rsidRPr="000928FD">
        <w:rPr>
          <w:rFonts w:cs="Arial"/>
          <w:lang w:val="en-US"/>
        </w:rPr>
        <w:t xml:space="preserve">the relationship between </w:t>
      </w:r>
      <w:r>
        <w:rPr>
          <w:rFonts w:cs="Arial"/>
          <w:lang w:val="en-US"/>
        </w:rPr>
        <w:t>cannabis use,</w:t>
      </w:r>
      <w:r w:rsidRPr="000928FD">
        <w:rPr>
          <w:rFonts w:cs="Arial"/>
          <w:lang w:val="en-US"/>
        </w:rPr>
        <w:t xml:space="preserve"> </w:t>
      </w:r>
      <w:r>
        <w:rPr>
          <w:rFonts w:cs="Arial"/>
          <w:lang w:val="en-US"/>
        </w:rPr>
        <w:t>pulmonary function and lung cancer</w:t>
      </w:r>
    </w:p>
    <w:tbl>
      <w:tblPr>
        <w:tblStyle w:val="Tabellenraster"/>
        <w:tblW w:w="3667" w:type="pct"/>
        <w:tblInd w:w="103" w:type="dxa"/>
        <w:tblBorders>
          <w:top w:val="single" w:sz="12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000" w:firstRow="0" w:lastRow="0" w:firstColumn="0" w:lastColumn="0" w:noHBand="0" w:noVBand="0"/>
      </w:tblPr>
      <w:tblGrid>
        <w:gridCol w:w="1741"/>
        <w:gridCol w:w="1478"/>
        <w:gridCol w:w="1947"/>
        <w:gridCol w:w="1947"/>
        <w:gridCol w:w="1685"/>
        <w:gridCol w:w="1681"/>
      </w:tblGrid>
      <w:tr w:rsidR="00D66175" w:rsidRPr="00CC0EFC" w14:paraId="2911F7FD" w14:textId="77777777" w:rsidTr="00D66175">
        <w:trPr>
          <w:trHeight w:val="356"/>
        </w:trPr>
        <w:tc>
          <w:tcPr>
            <w:tcW w:w="831" w:type="pct"/>
            <w:tcBorders>
              <w:top w:val="single" w:sz="12" w:space="0" w:color="auto"/>
              <w:left w:val="nil"/>
              <w:bottom w:val="single" w:sz="4" w:space="0" w:color="auto"/>
            </w:tcBorders>
            <w:vAlign w:val="bottom"/>
          </w:tcPr>
          <w:p w14:paraId="714665A6" w14:textId="77777777" w:rsidR="00D66175" w:rsidRPr="00CC0EFC" w:rsidRDefault="00D66175" w:rsidP="00D66175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CC0EFC">
              <w:rPr>
                <w:rFonts w:eastAsia="Arial" w:cs="Arial"/>
                <w:color w:val="111111"/>
                <w:sz w:val="18"/>
                <w:szCs w:val="18"/>
              </w:rPr>
              <w:t>Exposure</w:t>
            </w:r>
            <w:proofErr w:type="spellEnd"/>
          </w:p>
        </w:tc>
        <w:tc>
          <w:tcPr>
            <w:tcW w:w="705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34B67329" w14:textId="77777777" w:rsidR="00D66175" w:rsidRPr="00CC0EFC" w:rsidRDefault="00D66175" w:rsidP="00D66175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CC0EFC">
              <w:rPr>
                <w:rFonts w:eastAsia="Arial" w:cs="Arial"/>
                <w:color w:val="111111"/>
                <w:sz w:val="18"/>
                <w:szCs w:val="18"/>
              </w:rPr>
              <w:t>Outcome</w:t>
            </w:r>
          </w:p>
        </w:tc>
        <w:tc>
          <w:tcPr>
            <w:tcW w:w="929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566CCE6D" w14:textId="77777777" w:rsidR="00D66175" w:rsidRPr="00CC0EFC" w:rsidRDefault="00D66175" w:rsidP="00D66175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CC0EFC">
              <w:rPr>
                <w:rFonts w:eastAsia="Arial" w:cs="Arial"/>
                <w:color w:val="111111"/>
                <w:sz w:val="18"/>
                <w:szCs w:val="18"/>
              </w:rPr>
              <w:t>Beta</w:t>
            </w:r>
            <w:r>
              <w:rPr>
                <w:rFonts w:eastAsia="Arial" w:cs="Arial"/>
                <w:color w:val="111111"/>
                <w:sz w:val="18"/>
                <w:szCs w:val="18"/>
              </w:rPr>
              <w:t>/OR</w:t>
            </w:r>
          </w:p>
        </w:tc>
        <w:tc>
          <w:tcPr>
            <w:tcW w:w="929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2737FFF8" w14:textId="77777777" w:rsidR="00D66175" w:rsidRPr="00CC0EFC" w:rsidRDefault="00D66175" w:rsidP="00D66175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CC0EFC">
              <w:rPr>
                <w:rFonts w:eastAsia="Arial" w:cs="Arial"/>
                <w:color w:val="111111"/>
                <w:sz w:val="18"/>
                <w:szCs w:val="18"/>
              </w:rPr>
              <w:t>95% CI</w:t>
            </w:r>
          </w:p>
        </w:tc>
        <w:tc>
          <w:tcPr>
            <w:tcW w:w="804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2A6394CD" w14:textId="77777777" w:rsidR="00D66175" w:rsidRPr="00CC0EFC" w:rsidRDefault="00D66175" w:rsidP="00D66175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CC0EFC">
              <w:rPr>
                <w:rFonts w:eastAsia="Arial" w:cs="Arial"/>
                <w:color w:val="111111"/>
                <w:sz w:val="18"/>
                <w:szCs w:val="18"/>
              </w:rPr>
              <w:t>P</w:t>
            </w:r>
          </w:p>
        </w:tc>
        <w:tc>
          <w:tcPr>
            <w:tcW w:w="802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49504FCB" w14:textId="77777777" w:rsidR="00D66175" w:rsidRPr="00CC0EFC" w:rsidRDefault="00D66175" w:rsidP="00D66175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CC0EFC">
              <w:rPr>
                <w:rFonts w:eastAsia="Arial" w:cs="Arial"/>
                <w:color w:val="111111"/>
                <w:sz w:val="18"/>
                <w:szCs w:val="18"/>
              </w:rPr>
              <w:t>Q</w:t>
            </w:r>
          </w:p>
        </w:tc>
      </w:tr>
      <w:tr w:rsidR="007A3C2A" w:rsidRPr="00CC0EFC" w14:paraId="2AE8DE38" w14:textId="77777777" w:rsidTr="00D66175">
        <w:trPr>
          <w:trHeight w:val="348"/>
        </w:trPr>
        <w:tc>
          <w:tcPr>
            <w:tcW w:w="831" w:type="pct"/>
            <w:tcBorders>
              <w:top w:val="nil"/>
              <w:left w:val="nil"/>
              <w:bottom w:val="nil"/>
            </w:tcBorders>
            <w:vAlign w:val="center"/>
          </w:tcPr>
          <w:p w14:paraId="31636533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CC0EFC">
              <w:rPr>
                <w:rFonts w:eastAsia="Arial" w:cs="Arial"/>
                <w:color w:val="111111"/>
                <w:sz w:val="18"/>
                <w:szCs w:val="18"/>
              </w:rPr>
              <w:t>Lifetime</w:t>
            </w:r>
            <w:proofErr w:type="spellEnd"/>
            <w:r w:rsidRPr="00CC0EFC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CC0EFC">
              <w:rPr>
                <w:rFonts w:eastAsia="Arial" w:cs="Arial"/>
                <w:color w:val="111111"/>
                <w:sz w:val="18"/>
                <w:szCs w:val="18"/>
              </w:rPr>
              <w:t>cannabis</w:t>
            </w:r>
            <w:proofErr w:type="spellEnd"/>
            <w:r w:rsidRPr="00CC0EFC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CC0EFC">
              <w:rPr>
                <w:rFonts w:eastAsia="Arial" w:cs="Arial"/>
                <w:color w:val="111111"/>
                <w:sz w:val="18"/>
                <w:szCs w:val="18"/>
              </w:rPr>
              <w:t>use</w:t>
            </w:r>
            <w:proofErr w:type="spellEnd"/>
          </w:p>
        </w:tc>
        <w:tc>
          <w:tcPr>
            <w:tcW w:w="705" w:type="pct"/>
            <w:tcBorders>
              <w:top w:val="nil"/>
              <w:bottom w:val="nil"/>
            </w:tcBorders>
            <w:vAlign w:val="bottom"/>
          </w:tcPr>
          <w:p w14:paraId="4D2E2985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CC0EFC">
              <w:rPr>
                <w:rFonts w:eastAsia="Arial" w:cs="Arial"/>
                <w:color w:val="111111"/>
                <w:sz w:val="18"/>
                <w:szCs w:val="18"/>
              </w:rPr>
              <w:t>FEV1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7EFBC4E7" w14:textId="502814C7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-0.018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1BBDE036" w14:textId="405EE525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(-0.051;0.016)</w:t>
            </w:r>
          </w:p>
        </w:tc>
        <w:tc>
          <w:tcPr>
            <w:tcW w:w="804" w:type="pct"/>
            <w:tcBorders>
              <w:top w:val="nil"/>
              <w:bottom w:val="nil"/>
            </w:tcBorders>
            <w:vAlign w:val="center"/>
          </w:tcPr>
          <w:p w14:paraId="5E4F28B2" w14:textId="21A48AD4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309</w:t>
            </w:r>
          </w:p>
        </w:tc>
        <w:tc>
          <w:tcPr>
            <w:tcW w:w="802" w:type="pct"/>
            <w:tcBorders>
              <w:top w:val="nil"/>
              <w:bottom w:val="nil"/>
            </w:tcBorders>
            <w:vAlign w:val="center"/>
          </w:tcPr>
          <w:p w14:paraId="1DD90D88" w14:textId="7131C286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825</w:t>
            </w:r>
          </w:p>
        </w:tc>
      </w:tr>
      <w:tr w:rsidR="007A3C2A" w:rsidRPr="00CC0EFC" w14:paraId="44EB102E" w14:textId="77777777" w:rsidTr="00D66175">
        <w:trPr>
          <w:trHeight w:val="356"/>
        </w:trPr>
        <w:tc>
          <w:tcPr>
            <w:tcW w:w="831" w:type="pct"/>
            <w:tcBorders>
              <w:top w:val="nil"/>
              <w:left w:val="nil"/>
              <w:bottom w:val="nil"/>
            </w:tcBorders>
            <w:vAlign w:val="center"/>
          </w:tcPr>
          <w:p w14:paraId="42A1CC95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705" w:type="pct"/>
            <w:tcBorders>
              <w:top w:val="nil"/>
              <w:bottom w:val="nil"/>
            </w:tcBorders>
            <w:vAlign w:val="bottom"/>
          </w:tcPr>
          <w:p w14:paraId="5432397C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CC0EFC">
              <w:rPr>
                <w:rFonts w:eastAsia="Arial" w:cs="Arial"/>
                <w:color w:val="111111"/>
                <w:sz w:val="18"/>
                <w:szCs w:val="18"/>
              </w:rPr>
              <w:t>FVC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25D41D38" w14:textId="2F34EAB7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-0.001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5571B8A5" w14:textId="28137E7E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(-0.031;0.028)</w:t>
            </w:r>
          </w:p>
        </w:tc>
        <w:tc>
          <w:tcPr>
            <w:tcW w:w="804" w:type="pct"/>
            <w:tcBorders>
              <w:top w:val="nil"/>
              <w:bottom w:val="nil"/>
            </w:tcBorders>
            <w:vAlign w:val="center"/>
          </w:tcPr>
          <w:p w14:paraId="06C580D7" w14:textId="05883AD4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930</w:t>
            </w:r>
          </w:p>
        </w:tc>
        <w:tc>
          <w:tcPr>
            <w:tcW w:w="802" w:type="pct"/>
            <w:tcBorders>
              <w:top w:val="nil"/>
              <w:bottom w:val="nil"/>
            </w:tcBorders>
            <w:vAlign w:val="center"/>
          </w:tcPr>
          <w:p w14:paraId="61EC64FC" w14:textId="43D38179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972</w:t>
            </w:r>
          </w:p>
        </w:tc>
      </w:tr>
      <w:tr w:rsidR="007A3C2A" w:rsidRPr="00CC0EFC" w14:paraId="13AA7721" w14:textId="77777777" w:rsidTr="00D66175">
        <w:trPr>
          <w:trHeight w:val="356"/>
        </w:trPr>
        <w:tc>
          <w:tcPr>
            <w:tcW w:w="831" w:type="pct"/>
            <w:tcBorders>
              <w:top w:val="nil"/>
              <w:left w:val="nil"/>
              <w:bottom w:val="nil"/>
            </w:tcBorders>
            <w:vAlign w:val="center"/>
          </w:tcPr>
          <w:p w14:paraId="08D89F7D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705" w:type="pct"/>
            <w:tcBorders>
              <w:top w:val="nil"/>
              <w:bottom w:val="nil"/>
            </w:tcBorders>
            <w:vAlign w:val="bottom"/>
          </w:tcPr>
          <w:p w14:paraId="796B2BAA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CC0EFC">
              <w:rPr>
                <w:rFonts w:eastAsia="Arial" w:cs="Arial"/>
                <w:color w:val="111111"/>
                <w:sz w:val="18"/>
                <w:szCs w:val="18"/>
              </w:rPr>
              <w:t>FEV1/FVC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1F770DE0" w14:textId="7C03FE06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-0.012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355BFA41" w14:textId="54D037FB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(-0.049;0.025)</w:t>
            </w:r>
          </w:p>
        </w:tc>
        <w:tc>
          <w:tcPr>
            <w:tcW w:w="804" w:type="pct"/>
            <w:tcBorders>
              <w:top w:val="nil"/>
              <w:bottom w:val="nil"/>
            </w:tcBorders>
            <w:vAlign w:val="center"/>
          </w:tcPr>
          <w:p w14:paraId="249C6C14" w14:textId="55E921E8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540</w:t>
            </w:r>
          </w:p>
        </w:tc>
        <w:tc>
          <w:tcPr>
            <w:tcW w:w="802" w:type="pct"/>
            <w:tcBorders>
              <w:top w:val="nil"/>
              <w:bottom w:val="nil"/>
            </w:tcBorders>
            <w:vAlign w:val="center"/>
          </w:tcPr>
          <w:p w14:paraId="1FEAF44A" w14:textId="3FD787CD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825</w:t>
            </w:r>
          </w:p>
        </w:tc>
      </w:tr>
      <w:tr w:rsidR="007A3C2A" w:rsidRPr="00CC0EFC" w14:paraId="4723A6F5" w14:textId="77777777" w:rsidTr="00D66175">
        <w:trPr>
          <w:trHeight w:val="356"/>
        </w:trPr>
        <w:tc>
          <w:tcPr>
            <w:tcW w:w="831" w:type="pct"/>
            <w:tcBorders>
              <w:top w:val="nil"/>
              <w:left w:val="nil"/>
              <w:bottom w:val="nil"/>
            </w:tcBorders>
            <w:vAlign w:val="center"/>
          </w:tcPr>
          <w:p w14:paraId="0DA8E1F7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705" w:type="pct"/>
            <w:tcBorders>
              <w:top w:val="nil"/>
              <w:bottom w:val="nil"/>
            </w:tcBorders>
            <w:vAlign w:val="bottom"/>
          </w:tcPr>
          <w:p w14:paraId="22F18451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Overall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lung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ancer</w:t>
            </w:r>
            <w:proofErr w:type="spellEnd"/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266DEB1F" w14:textId="4EE10A2D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1.11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61E1D9FA" w14:textId="66057061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(0.93;1.32)</w:t>
            </w:r>
          </w:p>
        </w:tc>
        <w:tc>
          <w:tcPr>
            <w:tcW w:w="804" w:type="pct"/>
            <w:tcBorders>
              <w:top w:val="nil"/>
              <w:bottom w:val="nil"/>
            </w:tcBorders>
            <w:vAlign w:val="center"/>
          </w:tcPr>
          <w:p w14:paraId="3074443B" w14:textId="356CD820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253</w:t>
            </w:r>
          </w:p>
        </w:tc>
        <w:tc>
          <w:tcPr>
            <w:tcW w:w="802" w:type="pct"/>
            <w:tcBorders>
              <w:top w:val="nil"/>
              <w:bottom w:val="nil"/>
            </w:tcBorders>
            <w:vAlign w:val="center"/>
          </w:tcPr>
          <w:p w14:paraId="776A614C" w14:textId="026F4CE0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825</w:t>
            </w:r>
          </w:p>
        </w:tc>
      </w:tr>
      <w:tr w:rsidR="007A3C2A" w:rsidRPr="00CC0EFC" w14:paraId="6C96B251" w14:textId="77777777" w:rsidTr="00D66175">
        <w:trPr>
          <w:trHeight w:val="356"/>
        </w:trPr>
        <w:tc>
          <w:tcPr>
            <w:tcW w:w="831" w:type="pct"/>
            <w:tcBorders>
              <w:top w:val="nil"/>
              <w:left w:val="nil"/>
              <w:bottom w:val="nil"/>
            </w:tcBorders>
            <w:vAlign w:val="center"/>
          </w:tcPr>
          <w:p w14:paraId="3DC8D2B4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705" w:type="pct"/>
            <w:tcBorders>
              <w:top w:val="nil"/>
              <w:bottom w:val="nil"/>
            </w:tcBorders>
            <w:vAlign w:val="bottom"/>
          </w:tcPr>
          <w:p w14:paraId="5C482B17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Adenocarcinoma</w:t>
            </w:r>
            <w:proofErr w:type="spellEnd"/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57A9FA2E" w14:textId="2B28B1F3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97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2EEF94F9" w14:textId="4467CED8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(0.76;1.23)</w:t>
            </w:r>
          </w:p>
        </w:tc>
        <w:tc>
          <w:tcPr>
            <w:tcW w:w="804" w:type="pct"/>
            <w:tcBorders>
              <w:top w:val="nil"/>
              <w:bottom w:val="nil"/>
            </w:tcBorders>
            <w:vAlign w:val="center"/>
          </w:tcPr>
          <w:p w14:paraId="3832DB44" w14:textId="3AF123EF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796</w:t>
            </w:r>
          </w:p>
        </w:tc>
        <w:tc>
          <w:tcPr>
            <w:tcW w:w="802" w:type="pct"/>
            <w:tcBorders>
              <w:top w:val="nil"/>
              <w:bottom w:val="nil"/>
            </w:tcBorders>
            <w:vAlign w:val="center"/>
          </w:tcPr>
          <w:p w14:paraId="12128C22" w14:textId="1DF9C26D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972</w:t>
            </w:r>
          </w:p>
        </w:tc>
      </w:tr>
      <w:tr w:rsidR="007A3C2A" w:rsidRPr="00CC0EFC" w14:paraId="45629C7E" w14:textId="77777777" w:rsidTr="00D66175">
        <w:trPr>
          <w:trHeight w:val="356"/>
        </w:trPr>
        <w:tc>
          <w:tcPr>
            <w:tcW w:w="831" w:type="pct"/>
            <w:tcBorders>
              <w:top w:val="nil"/>
              <w:left w:val="nil"/>
              <w:bottom w:val="nil"/>
            </w:tcBorders>
            <w:vAlign w:val="center"/>
          </w:tcPr>
          <w:p w14:paraId="6C43AF94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705" w:type="pct"/>
            <w:tcBorders>
              <w:top w:val="nil"/>
              <w:bottom w:val="nil"/>
            </w:tcBorders>
            <w:vAlign w:val="bottom"/>
          </w:tcPr>
          <w:p w14:paraId="7BB3BF2B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Squamous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ell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arcinoma</w:t>
            </w:r>
            <w:proofErr w:type="spellEnd"/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39B9BEF2" w14:textId="78A449E8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1.21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25DF1A2A" w14:textId="0E14B8F8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(0.93;1.57)</w:t>
            </w:r>
          </w:p>
        </w:tc>
        <w:tc>
          <w:tcPr>
            <w:tcW w:w="804" w:type="pct"/>
            <w:tcBorders>
              <w:top w:val="nil"/>
              <w:bottom w:val="nil"/>
            </w:tcBorders>
            <w:vAlign w:val="center"/>
          </w:tcPr>
          <w:p w14:paraId="7AFB8556" w14:textId="0788F86D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161</w:t>
            </w:r>
          </w:p>
        </w:tc>
        <w:tc>
          <w:tcPr>
            <w:tcW w:w="802" w:type="pct"/>
            <w:tcBorders>
              <w:top w:val="nil"/>
              <w:bottom w:val="nil"/>
            </w:tcBorders>
            <w:vAlign w:val="center"/>
          </w:tcPr>
          <w:p w14:paraId="1E372A68" w14:textId="576EF23C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825</w:t>
            </w:r>
          </w:p>
        </w:tc>
      </w:tr>
      <w:tr w:rsidR="007A3C2A" w:rsidRPr="00CC0EFC" w14:paraId="1DB52B81" w14:textId="77777777" w:rsidTr="00D66175">
        <w:trPr>
          <w:trHeight w:val="356"/>
        </w:trPr>
        <w:tc>
          <w:tcPr>
            <w:tcW w:w="831" w:type="pct"/>
            <w:tcBorders>
              <w:top w:val="nil"/>
              <w:left w:val="nil"/>
              <w:bottom w:val="nil"/>
            </w:tcBorders>
            <w:vAlign w:val="center"/>
          </w:tcPr>
          <w:p w14:paraId="731A56E7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705" w:type="pct"/>
            <w:tcBorders>
              <w:top w:val="nil"/>
              <w:bottom w:val="nil"/>
            </w:tcBorders>
            <w:vAlign w:val="bottom"/>
          </w:tcPr>
          <w:p w14:paraId="5484C08C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Small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ell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arcinoma</w:t>
            </w:r>
            <w:proofErr w:type="spellEnd"/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03DB929B" w14:textId="52198B0E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1993EC53" w14:textId="2C93B5A7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(0.67;1.46)</w:t>
            </w:r>
          </w:p>
        </w:tc>
        <w:tc>
          <w:tcPr>
            <w:tcW w:w="804" w:type="pct"/>
            <w:tcBorders>
              <w:top w:val="nil"/>
              <w:bottom w:val="nil"/>
            </w:tcBorders>
            <w:vAlign w:val="center"/>
          </w:tcPr>
          <w:p w14:paraId="5ADDDF7A" w14:textId="2CD9DFA0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972</w:t>
            </w:r>
          </w:p>
        </w:tc>
        <w:tc>
          <w:tcPr>
            <w:tcW w:w="802" w:type="pct"/>
            <w:tcBorders>
              <w:top w:val="nil"/>
              <w:bottom w:val="nil"/>
            </w:tcBorders>
            <w:vAlign w:val="center"/>
          </w:tcPr>
          <w:p w14:paraId="0CD3356C" w14:textId="60CB5113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972</w:t>
            </w:r>
          </w:p>
        </w:tc>
      </w:tr>
      <w:tr w:rsidR="007A3C2A" w:rsidRPr="00CC0EFC" w14:paraId="2F2F8557" w14:textId="77777777" w:rsidTr="00D66175">
        <w:trPr>
          <w:trHeight w:val="356"/>
        </w:trPr>
        <w:tc>
          <w:tcPr>
            <w:tcW w:w="831" w:type="pct"/>
            <w:tcBorders>
              <w:top w:val="nil"/>
              <w:left w:val="nil"/>
              <w:bottom w:val="nil"/>
            </w:tcBorders>
            <w:vAlign w:val="center"/>
          </w:tcPr>
          <w:p w14:paraId="4A52C157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705" w:type="pct"/>
            <w:tcBorders>
              <w:top w:val="nil"/>
              <w:bottom w:val="nil"/>
            </w:tcBorders>
            <w:vAlign w:val="bottom"/>
          </w:tcPr>
          <w:p w14:paraId="63CFF966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Never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smoker</w:t>
            </w:r>
            <w:proofErr w:type="spellEnd"/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3C9FB33E" w14:textId="689391E8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1.19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55AC2EA9" w14:textId="4ECEFB7A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(0.75;1.88)</w:t>
            </w:r>
          </w:p>
        </w:tc>
        <w:tc>
          <w:tcPr>
            <w:tcW w:w="804" w:type="pct"/>
            <w:tcBorders>
              <w:top w:val="nil"/>
              <w:bottom w:val="nil"/>
            </w:tcBorders>
            <w:vAlign w:val="center"/>
          </w:tcPr>
          <w:p w14:paraId="4986DAC4" w14:textId="0BBE953F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468</w:t>
            </w:r>
          </w:p>
        </w:tc>
        <w:tc>
          <w:tcPr>
            <w:tcW w:w="802" w:type="pct"/>
            <w:tcBorders>
              <w:top w:val="nil"/>
              <w:bottom w:val="nil"/>
            </w:tcBorders>
            <w:vAlign w:val="center"/>
          </w:tcPr>
          <w:p w14:paraId="55837515" w14:textId="5338D16C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825</w:t>
            </w:r>
          </w:p>
        </w:tc>
      </w:tr>
      <w:tr w:rsidR="007A3C2A" w:rsidRPr="00CC0EFC" w14:paraId="6478871F" w14:textId="77777777" w:rsidTr="00D66175">
        <w:trPr>
          <w:trHeight w:val="356"/>
        </w:trPr>
        <w:tc>
          <w:tcPr>
            <w:tcW w:w="831" w:type="pct"/>
            <w:tcBorders>
              <w:top w:val="nil"/>
              <w:left w:val="nil"/>
              <w:bottom w:val="nil"/>
            </w:tcBorders>
            <w:vAlign w:val="center"/>
          </w:tcPr>
          <w:p w14:paraId="4D1B24DC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705" w:type="pct"/>
            <w:tcBorders>
              <w:top w:val="nil"/>
              <w:bottom w:val="nil"/>
            </w:tcBorders>
            <w:vAlign w:val="bottom"/>
          </w:tcPr>
          <w:p w14:paraId="2561E5FD" w14:textId="77777777" w:rsidR="007A3C2A" w:rsidRPr="00A67084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>
              <w:rPr>
                <w:rFonts w:eastAsia="Arial" w:cs="Arial"/>
                <w:color w:val="111111"/>
                <w:sz w:val="18"/>
                <w:szCs w:val="18"/>
              </w:rPr>
              <w:t>Ever</w:t>
            </w:r>
            <w:proofErr w:type="spellEnd"/>
            <w:r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eastAsia="Arial" w:cs="Arial"/>
                <w:color w:val="111111"/>
                <w:sz w:val="18"/>
                <w:szCs w:val="18"/>
              </w:rPr>
              <w:t>smoker</w:t>
            </w:r>
            <w:proofErr w:type="spellEnd"/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37C0DB20" w14:textId="353328F2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1.07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7CA327A6" w14:textId="2580ABA0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(0.86;1.32)</w:t>
            </w:r>
          </w:p>
        </w:tc>
        <w:tc>
          <w:tcPr>
            <w:tcW w:w="804" w:type="pct"/>
            <w:tcBorders>
              <w:top w:val="nil"/>
              <w:bottom w:val="nil"/>
            </w:tcBorders>
            <w:vAlign w:val="center"/>
          </w:tcPr>
          <w:p w14:paraId="1A350105" w14:textId="73D66326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550</w:t>
            </w:r>
          </w:p>
        </w:tc>
        <w:tc>
          <w:tcPr>
            <w:tcW w:w="802" w:type="pct"/>
            <w:tcBorders>
              <w:top w:val="nil"/>
              <w:bottom w:val="nil"/>
            </w:tcBorders>
            <w:vAlign w:val="center"/>
          </w:tcPr>
          <w:p w14:paraId="7E74DE13" w14:textId="4F46DC8B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825</w:t>
            </w:r>
          </w:p>
        </w:tc>
      </w:tr>
      <w:tr w:rsidR="007A3C2A" w:rsidRPr="00CC0EFC" w14:paraId="0A846571" w14:textId="77777777" w:rsidTr="00D66175">
        <w:trPr>
          <w:trHeight w:val="293"/>
        </w:trPr>
        <w:tc>
          <w:tcPr>
            <w:tcW w:w="831" w:type="pct"/>
            <w:tcBorders>
              <w:top w:val="nil"/>
              <w:left w:val="nil"/>
              <w:bottom w:val="nil"/>
            </w:tcBorders>
            <w:vAlign w:val="bottom"/>
          </w:tcPr>
          <w:p w14:paraId="7EE492CA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CC0EFC">
              <w:rPr>
                <w:rFonts w:eastAsia="Arial" w:cs="Arial"/>
                <w:color w:val="111111"/>
                <w:sz w:val="18"/>
                <w:szCs w:val="18"/>
              </w:rPr>
              <w:t xml:space="preserve">Cannabis </w:t>
            </w:r>
            <w:proofErr w:type="spellStart"/>
            <w:r w:rsidRPr="00CC0EFC">
              <w:rPr>
                <w:rFonts w:eastAsia="Arial" w:cs="Arial"/>
                <w:color w:val="111111"/>
                <w:sz w:val="18"/>
                <w:szCs w:val="18"/>
              </w:rPr>
              <w:t>use</w:t>
            </w:r>
            <w:proofErr w:type="spellEnd"/>
            <w:r w:rsidRPr="00CC0EFC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CC0EFC">
              <w:rPr>
                <w:rFonts w:eastAsia="Arial" w:cs="Arial"/>
                <w:color w:val="111111"/>
                <w:sz w:val="18"/>
                <w:szCs w:val="18"/>
              </w:rPr>
              <w:t>disorder</w:t>
            </w:r>
            <w:proofErr w:type="spellEnd"/>
            <w:r w:rsidRPr="00CC0EFC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</w:p>
        </w:tc>
        <w:tc>
          <w:tcPr>
            <w:tcW w:w="705" w:type="pct"/>
            <w:tcBorders>
              <w:top w:val="nil"/>
              <w:bottom w:val="nil"/>
            </w:tcBorders>
            <w:vAlign w:val="bottom"/>
          </w:tcPr>
          <w:p w14:paraId="21E04A1E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CC0EFC">
              <w:rPr>
                <w:rFonts w:eastAsia="Arial" w:cs="Arial"/>
                <w:color w:val="111111"/>
                <w:sz w:val="18"/>
                <w:szCs w:val="18"/>
              </w:rPr>
              <w:t>FEV1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348828C1" w14:textId="7FF87BDA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-0.008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6690555E" w14:textId="75A079EB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(-0.026;0.009)</w:t>
            </w:r>
          </w:p>
        </w:tc>
        <w:tc>
          <w:tcPr>
            <w:tcW w:w="804" w:type="pct"/>
            <w:tcBorders>
              <w:top w:val="nil"/>
              <w:bottom w:val="nil"/>
            </w:tcBorders>
            <w:vAlign w:val="center"/>
          </w:tcPr>
          <w:p w14:paraId="4A27EE82" w14:textId="3C33B708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338</w:t>
            </w:r>
          </w:p>
        </w:tc>
        <w:tc>
          <w:tcPr>
            <w:tcW w:w="802" w:type="pct"/>
            <w:tcBorders>
              <w:top w:val="nil"/>
              <w:bottom w:val="nil"/>
            </w:tcBorders>
            <w:vAlign w:val="center"/>
          </w:tcPr>
          <w:p w14:paraId="78F5D8A0" w14:textId="0290473E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789</w:t>
            </w:r>
          </w:p>
        </w:tc>
      </w:tr>
      <w:tr w:rsidR="007A3C2A" w:rsidRPr="00CC0EFC" w14:paraId="40A20BAD" w14:textId="77777777" w:rsidTr="00D66175">
        <w:trPr>
          <w:trHeight w:val="293"/>
        </w:trPr>
        <w:tc>
          <w:tcPr>
            <w:tcW w:w="831" w:type="pct"/>
            <w:tcBorders>
              <w:top w:val="nil"/>
              <w:left w:val="nil"/>
              <w:bottom w:val="nil"/>
            </w:tcBorders>
            <w:vAlign w:val="center"/>
          </w:tcPr>
          <w:p w14:paraId="14346882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705" w:type="pct"/>
            <w:tcBorders>
              <w:top w:val="nil"/>
              <w:bottom w:val="nil"/>
            </w:tcBorders>
            <w:vAlign w:val="bottom"/>
          </w:tcPr>
          <w:p w14:paraId="399A0F81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CC0EFC">
              <w:rPr>
                <w:rFonts w:eastAsia="Arial" w:cs="Arial"/>
                <w:color w:val="111111"/>
                <w:sz w:val="18"/>
                <w:szCs w:val="18"/>
              </w:rPr>
              <w:t>FVC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66519E41" w14:textId="4F103348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-0.022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64310E02" w14:textId="0A186443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(-0.038;-0.005)</w:t>
            </w:r>
          </w:p>
        </w:tc>
        <w:tc>
          <w:tcPr>
            <w:tcW w:w="804" w:type="pct"/>
            <w:tcBorders>
              <w:top w:val="nil"/>
              <w:bottom w:val="nil"/>
            </w:tcBorders>
            <w:vAlign w:val="center"/>
          </w:tcPr>
          <w:p w14:paraId="48F3603B" w14:textId="5C607D24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009</w:t>
            </w:r>
          </w:p>
        </w:tc>
        <w:tc>
          <w:tcPr>
            <w:tcW w:w="802" w:type="pct"/>
            <w:tcBorders>
              <w:top w:val="nil"/>
              <w:bottom w:val="nil"/>
            </w:tcBorders>
            <w:vAlign w:val="center"/>
          </w:tcPr>
          <w:p w14:paraId="3BBF9ACA" w14:textId="2F687904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080</w:t>
            </w:r>
          </w:p>
        </w:tc>
      </w:tr>
      <w:tr w:rsidR="007A3C2A" w:rsidRPr="00CC0EFC" w14:paraId="358431D9" w14:textId="77777777" w:rsidTr="00D66175">
        <w:trPr>
          <w:trHeight w:val="293"/>
        </w:trPr>
        <w:tc>
          <w:tcPr>
            <w:tcW w:w="831" w:type="pct"/>
            <w:tcBorders>
              <w:top w:val="nil"/>
              <w:left w:val="nil"/>
              <w:bottom w:val="nil"/>
            </w:tcBorders>
            <w:vAlign w:val="center"/>
          </w:tcPr>
          <w:p w14:paraId="23A6D2F3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705" w:type="pct"/>
            <w:tcBorders>
              <w:top w:val="nil"/>
              <w:bottom w:val="nil"/>
            </w:tcBorders>
            <w:vAlign w:val="bottom"/>
          </w:tcPr>
          <w:p w14:paraId="51F78BB8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CC0EFC">
              <w:rPr>
                <w:rFonts w:eastAsia="Arial" w:cs="Arial"/>
                <w:color w:val="111111"/>
                <w:sz w:val="18"/>
                <w:szCs w:val="18"/>
              </w:rPr>
              <w:t>FEV1/FVC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20B7EAB6" w14:textId="0935FDF9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009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4AB40BED" w14:textId="443F2FE2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(-0.007;0.025)</w:t>
            </w:r>
          </w:p>
        </w:tc>
        <w:tc>
          <w:tcPr>
            <w:tcW w:w="804" w:type="pct"/>
            <w:tcBorders>
              <w:top w:val="nil"/>
              <w:bottom w:val="nil"/>
            </w:tcBorders>
            <w:vAlign w:val="center"/>
          </w:tcPr>
          <w:p w14:paraId="783A6BB2" w14:textId="35C7DB0D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264</w:t>
            </w:r>
          </w:p>
        </w:tc>
        <w:tc>
          <w:tcPr>
            <w:tcW w:w="802" w:type="pct"/>
            <w:tcBorders>
              <w:top w:val="nil"/>
              <w:bottom w:val="nil"/>
            </w:tcBorders>
            <w:vAlign w:val="center"/>
          </w:tcPr>
          <w:p w14:paraId="74427B61" w14:textId="4E44AAE5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789</w:t>
            </w:r>
          </w:p>
        </w:tc>
      </w:tr>
      <w:tr w:rsidR="007A3C2A" w:rsidRPr="00CC0EFC" w14:paraId="0A64FC9A" w14:textId="77777777" w:rsidTr="00D66175">
        <w:trPr>
          <w:trHeight w:val="293"/>
        </w:trPr>
        <w:tc>
          <w:tcPr>
            <w:tcW w:w="831" w:type="pct"/>
            <w:tcBorders>
              <w:top w:val="nil"/>
              <w:left w:val="nil"/>
              <w:bottom w:val="nil"/>
            </w:tcBorders>
            <w:vAlign w:val="center"/>
          </w:tcPr>
          <w:p w14:paraId="2B79242E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705" w:type="pct"/>
            <w:tcBorders>
              <w:top w:val="nil"/>
              <w:bottom w:val="nil"/>
            </w:tcBorders>
            <w:vAlign w:val="bottom"/>
          </w:tcPr>
          <w:p w14:paraId="616DC416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Overall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lung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ancer</w:t>
            </w:r>
            <w:proofErr w:type="spellEnd"/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4B0875DB" w14:textId="1756586C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1.04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1E9E21AF" w14:textId="787C63B5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(0.96;1.12)</w:t>
            </w:r>
          </w:p>
        </w:tc>
        <w:tc>
          <w:tcPr>
            <w:tcW w:w="804" w:type="pct"/>
            <w:tcBorders>
              <w:top w:val="nil"/>
              <w:bottom w:val="nil"/>
            </w:tcBorders>
            <w:vAlign w:val="center"/>
          </w:tcPr>
          <w:p w14:paraId="337F0939" w14:textId="38C66AB0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351</w:t>
            </w:r>
          </w:p>
        </w:tc>
        <w:tc>
          <w:tcPr>
            <w:tcW w:w="802" w:type="pct"/>
            <w:tcBorders>
              <w:top w:val="nil"/>
              <w:bottom w:val="nil"/>
            </w:tcBorders>
            <w:vAlign w:val="center"/>
          </w:tcPr>
          <w:p w14:paraId="2B919099" w14:textId="6D006019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789</w:t>
            </w:r>
          </w:p>
        </w:tc>
      </w:tr>
      <w:tr w:rsidR="007A3C2A" w:rsidRPr="00CC0EFC" w14:paraId="589EE411" w14:textId="77777777" w:rsidTr="00D66175">
        <w:trPr>
          <w:trHeight w:val="293"/>
        </w:trPr>
        <w:tc>
          <w:tcPr>
            <w:tcW w:w="831" w:type="pct"/>
            <w:tcBorders>
              <w:top w:val="nil"/>
              <w:left w:val="nil"/>
              <w:bottom w:val="nil"/>
            </w:tcBorders>
            <w:vAlign w:val="center"/>
          </w:tcPr>
          <w:p w14:paraId="5F3B4A34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705" w:type="pct"/>
            <w:tcBorders>
              <w:top w:val="nil"/>
              <w:bottom w:val="nil"/>
            </w:tcBorders>
            <w:vAlign w:val="bottom"/>
          </w:tcPr>
          <w:p w14:paraId="009A97D1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Adenocarcinoma</w:t>
            </w:r>
            <w:proofErr w:type="spellEnd"/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45BEE81E" w14:textId="77180503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47DBB3C5" w14:textId="468C81EC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(0.90;1.08)</w:t>
            </w:r>
          </w:p>
        </w:tc>
        <w:tc>
          <w:tcPr>
            <w:tcW w:w="804" w:type="pct"/>
            <w:tcBorders>
              <w:top w:val="nil"/>
              <w:bottom w:val="nil"/>
            </w:tcBorders>
            <w:vAlign w:val="center"/>
          </w:tcPr>
          <w:p w14:paraId="528C6EF2" w14:textId="765E84A1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763</w:t>
            </w:r>
          </w:p>
        </w:tc>
        <w:tc>
          <w:tcPr>
            <w:tcW w:w="802" w:type="pct"/>
            <w:tcBorders>
              <w:top w:val="nil"/>
              <w:bottom w:val="nil"/>
            </w:tcBorders>
            <w:vAlign w:val="center"/>
          </w:tcPr>
          <w:p w14:paraId="708926B5" w14:textId="2DD41EA3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859</w:t>
            </w:r>
          </w:p>
        </w:tc>
      </w:tr>
      <w:tr w:rsidR="007A3C2A" w:rsidRPr="00CC0EFC" w14:paraId="28E7E3CF" w14:textId="77777777" w:rsidTr="00D66175">
        <w:trPr>
          <w:trHeight w:val="293"/>
        </w:trPr>
        <w:tc>
          <w:tcPr>
            <w:tcW w:w="831" w:type="pct"/>
            <w:tcBorders>
              <w:top w:val="nil"/>
              <w:left w:val="nil"/>
              <w:bottom w:val="nil"/>
            </w:tcBorders>
            <w:vAlign w:val="center"/>
          </w:tcPr>
          <w:p w14:paraId="62A032D2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705" w:type="pct"/>
            <w:tcBorders>
              <w:top w:val="nil"/>
              <w:bottom w:val="nil"/>
            </w:tcBorders>
            <w:vAlign w:val="bottom"/>
          </w:tcPr>
          <w:p w14:paraId="36CA898B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Squamous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ell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arcinoma</w:t>
            </w:r>
            <w:proofErr w:type="spellEnd"/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130B5884" w14:textId="10A4BFF7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97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354F6A37" w14:textId="113AEE76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(0.86;1.11)</w:t>
            </w:r>
          </w:p>
        </w:tc>
        <w:tc>
          <w:tcPr>
            <w:tcW w:w="804" w:type="pct"/>
            <w:tcBorders>
              <w:top w:val="nil"/>
              <w:bottom w:val="nil"/>
            </w:tcBorders>
            <w:vAlign w:val="center"/>
          </w:tcPr>
          <w:p w14:paraId="42AA848A" w14:textId="1636D0C7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688</w:t>
            </w:r>
          </w:p>
        </w:tc>
        <w:tc>
          <w:tcPr>
            <w:tcW w:w="802" w:type="pct"/>
            <w:tcBorders>
              <w:top w:val="nil"/>
              <w:bottom w:val="nil"/>
            </w:tcBorders>
            <w:vAlign w:val="center"/>
          </w:tcPr>
          <w:p w14:paraId="22AB83B1" w14:textId="62333564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859</w:t>
            </w:r>
          </w:p>
        </w:tc>
      </w:tr>
      <w:tr w:rsidR="007A3C2A" w:rsidRPr="00CC0EFC" w14:paraId="68B5CA17" w14:textId="77777777" w:rsidTr="00D66175">
        <w:trPr>
          <w:trHeight w:val="293"/>
        </w:trPr>
        <w:tc>
          <w:tcPr>
            <w:tcW w:w="831" w:type="pct"/>
            <w:tcBorders>
              <w:top w:val="nil"/>
              <w:left w:val="nil"/>
              <w:bottom w:val="nil"/>
            </w:tcBorders>
            <w:vAlign w:val="center"/>
          </w:tcPr>
          <w:p w14:paraId="631B531D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705" w:type="pct"/>
            <w:tcBorders>
              <w:top w:val="nil"/>
              <w:bottom w:val="nil"/>
            </w:tcBorders>
            <w:vAlign w:val="bottom"/>
          </w:tcPr>
          <w:p w14:paraId="2A50745A" w14:textId="77777777" w:rsidR="007A3C2A" w:rsidRPr="00CC0EFC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Small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ell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arcinoma</w:t>
            </w:r>
            <w:proofErr w:type="spellEnd"/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6B8C5AFD" w14:textId="5E096D4F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028B81E4" w14:textId="3CED8FBA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(0.81;1.22)</w:t>
            </w:r>
          </w:p>
        </w:tc>
        <w:tc>
          <w:tcPr>
            <w:tcW w:w="804" w:type="pct"/>
            <w:tcBorders>
              <w:top w:val="nil"/>
              <w:bottom w:val="nil"/>
            </w:tcBorders>
            <w:vAlign w:val="center"/>
          </w:tcPr>
          <w:p w14:paraId="3D02C38C" w14:textId="6B768C58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963</w:t>
            </w:r>
          </w:p>
        </w:tc>
        <w:tc>
          <w:tcPr>
            <w:tcW w:w="802" w:type="pct"/>
            <w:tcBorders>
              <w:top w:val="nil"/>
              <w:bottom w:val="nil"/>
            </w:tcBorders>
            <w:vAlign w:val="center"/>
          </w:tcPr>
          <w:p w14:paraId="2E14A2C9" w14:textId="2E41070D" w:rsidR="007A3C2A" w:rsidRPr="00625327" w:rsidRDefault="007A3C2A" w:rsidP="007A3C2A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963</w:t>
            </w:r>
          </w:p>
        </w:tc>
      </w:tr>
      <w:tr w:rsidR="00625327" w:rsidRPr="00CC0EFC" w14:paraId="07FAD3B5" w14:textId="77777777" w:rsidTr="00D66175">
        <w:trPr>
          <w:trHeight w:val="293"/>
        </w:trPr>
        <w:tc>
          <w:tcPr>
            <w:tcW w:w="831" w:type="pct"/>
            <w:tcBorders>
              <w:top w:val="nil"/>
              <w:left w:val="nil"/>
              <w:bottom w:val="nil"/>
            </w:tcBorders>
            <w:vAlign w:val="center"/>
          </w:tcPr>
          <w:p w14:paraId="2116C2BA" w14:textId="77777777" w:rsidR="00625327" w:rsidRPr="00CC0EFC" w:rsidRDefault="00625327" w:rsidP="00625327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705" w:type="pct"/>
            <w:tcBorders>
              <w:top w:val="nil"/>
              <w:bottom w:val="nil"/>
            </w:tcBorders>
            <w:vAlign w:val="bottom"/>
          </w:tcPr>
          <w:p w14:paraId="01392268" w14:textId="77777777" w:rsidR="00625327" w:rsidRPr="00CC0EFC" w:rsidRDefault="00625327" w:rsidP="00625327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Never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smoker</w:t>
            </w:r>
            <w:proofErr w:type="spellEnd"/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07E9922D" w14:textId="33FE0C56" w:rsidR="00625327" w:rsidRPr="00625327" w:rsidRDefault="00625327" w:rsidP="00625327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92</w:t>
            </w:r>
          </w:p>
        </w:tc>
        <w:tc>
          <w:tcPr>
            <w:tcW w:w="929" w:type="pct"/>
            <w:tcBorders>
              <w:top w:val="nil"/>
              <w:bottom w:val="nil"/>
            </w:tcBorders>
            <w:vAlign w:val="center"/>
          </w:tcPr>
          <w:p w14:paraId="26998A23" w14:textId="1932DEAB" w:rsidR="00625327" w:rsidRPr="00625327" w:rsidRDefault="00625327" w:rsidP="00625327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(0.73;1.17)</w:t>
            </w:r>
          </w:p>
        </w:tc>
        <w:tc>
          <w:tcPr>
            <w:tcW w:w="804" w:type="pct"/>
            <w:tcBorders>
              <w:top w:val="nil"/>
              <w:bottom w:val="nil"/>
            </w:tcBorders>
            <w:vAlign w:val="center"/>
          </w:tcPr>
          <w:p w14:paraId="6B55321F" w14:textId="229CA438" w:rsidR="00625327" w:rsidRPr="00625327" w:rsidRDefault="00625327" w:rsidP="00625327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502</w:t>
            </w:r>
          </w:p>
        </w:tc>
        <w:tc>
          <w:tcPr>
            <w:tcW w:w="802" w:type="pct"/>
            <w:tcBorders>
              <w:top w:val="nil"/>
              <w:bottom w:val="nil"/>
            </w:tcBorders>
            <w:vAlign w:val="center"/>
          </w:tcPr>
          <w:p w14:paraId="3E70C9CF" w14:textId="45277CBB" w:rsidR="00625327" w:rsidRPr="00625327" w:rsidRDefault="00625327" w:rsidP="00625327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859</w:t>
            </w:r>
          </w:p>
        </w:tc>
      </w:tr>
      <w:tr w:rsidR="00625327" w:rsidRPr="00CC0EFC" w14:paraId="218AB6FE" w14:textId="77777777" w:rsidTr="00D66175">
        <w:trPr>
          <w:trHeight w:val="293"/>
        </w:trPr>
        <w:tc>
          <w:tcPr>
            <w:tcW w:w="831" w:type="pct"/>
            <w:tcBorders>
              <w:top w:val="nil"/>
              <w:left w:val="nil"/>
              <w:bottom w:val="single" w:sz="12" w:space="0" w:color="auto"/>
            </w:tcBorders>
            <w:vAlign w:val="center"/>
          </w:tcPr>
          <w:p w14:paraId="3C988180" w14:textId="77777777" w:rsidR="00625327" w:rsidRPr="00CC0EFC" w:rsidRDefault="00625327" w:rsidP="00625327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705" w:type="pct"/>
            <w:tcBorders>
              <w:top w:val="nil"/>
              <w:bottom w:val="single" w:sz="12" w:space="0" w:color="auto"/>
            </w:tcBorders>
            <w:vAlign w:val="center"/>
          </w:tcPr>
          <w:p w14:paraId="41ACCE90" w14:textId="77777777" w:rsidR="00625327" w:rsidRPr="00A67084" w:rsidRDefault="00625327" w:rsidP="00625327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>
              <w:rPr>
                <w:rFonts w:eastAsia="Arial" w:cs="Arial"/>
                <w:color w:val="111111"/>
                <w:sz w:val="22"/>
                <w:szCs w:val="22"/>
              </w:rPr>
              <w:t>Ever</w:t>
            </w:r>
            <w:proofErr w:type="spellEnd"/>
            <w:r>
              <w:rPr>
                <w:rFonts w:eastAsia="Arial" w:cs="Arial"/>
                <w:color w:val="111111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eastAsia="Arial" w:cs="Arial"/>
                <w:color w:val="111111"/>
                <w:sz w:val="22"/>
                <w:szCs w:val="22"/>
              </w:rPr>
              <w:t>smoker</w:t>
            </w:r>
            <w:proofErr w:type="spellEnd"/>
          </w:p>
        </w:tc>
        <w:tc>
          <w:tcPr>
            <w:tcW w:w="929" w:type="pct"/>
            <w:tcBorders>
              <w:top w:val="nil"/>
              <w:bottom w:val="single" w:sz="12" w:space="0" w:color="auto"/>
            </w:tcBorders>
            <w:vAlign w:val="center"/>
          </w:tcPr>
          <w:p w14:paraId="1D7D3398" w14:textId="4A43A357" w:rsidR="00625327" w:rsidRPr="00625327" w:rsidRDefault="00625327" w:rsidP="00625327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1.02</w:t>
            </w:r>
          </w:p>
        </w:tc>
        <w:tc>
          <w:tcPr>
            <w:tcW w:w="929" w:type="pct"/>
            <w:tcBorders>
              <w:top w:val="nil"/>
              <w:bottom w:val="single" w:sz="12" w:space="0" w:color="auto"/>
            </w:tcBorders>
            <w:vAlign w:val="center"/>
          </w:tcPr>
          <w:p w14:paraId="67311A6B" w14:textId="24EEAD01" w:rsidR="00625327" w:rsidRPr="00625327" w:rsidRDefault="00625327" w:rsidP="00625327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(0.92;1.12)</w:t>
            </w:r>
          </w:p>
        </w:tc>
        <w:tc>
          <w:tcPr>
            <w:tcW w:w="804" w:type="pct"/>
            <w:tcBorders>
              <w:top w:val="nil"/>
              <w:bottom w:val="single" w:sz="12" w:space="0" w:color="auto"/>
            </w:tcBorders>
            <w:vAlign w:val="center"/>
          </w:tcPr>
          <w:p w14:paraId="61CF70A8" w14:textId="223A909A" w:rsidR="00625327" w:rsidRPr="00625327" w:rsidRDefault="00625327" w:rsidP="00625327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764</w:t>
            </w:r>
          </w:p>
        </w:tc>
        <w:tc>
          <w:tcPr>
            <w:tcW w:w="802" w:type="pct"/>
            <w:tcBorders>
              <w:top w:val="nil"/>
              <w:bottom w:val="single" w:sz="12" w:space="0" w:color="auto"/>
            </w:tcBorders>
            <w:vAlign w:val="center"/>
          </w:tcPr>
          <w:p w14:paraId="6E21CB8C" w14:textId="5763A8B1" w:rsidR="00625327" w:rsidRPr="00625327" w:rsidRDefault="00625327" w:rsidP="00625327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625327">
              <w:rPr>
                <w:rFonts w:eastAsia="Arial" w:cs="Arial"/>
                <w:color w:val="000000"/>
                <w:sz w:val="18"/>
                <w:szCs w:val="18"/>
              </w:rPr>
              <w:t>0.859</w:t>
            </w:r>
          </w:p>
        </w:tc>
      </w:tr>
    </w:tbl>
    <w:p w14:paraId="26BA48A0" w14:textId="619AEEEF" w:rsidR="00D66175" w:rsidRDefault="00D66175" w:rsidP="0067055E">
      <w:pPr>
        <w:tabs>
          <w:tab w:val="clear" w:pos="567"/>
        </w:tabs>
        <w:spacing w:before="0" w:after="0" w:line="240" w:lineRule="auto"/>
        <w:rPr>
          <w:lang w:val="en-US"/>
        </w:rPr>
      </w:pPr>
      <w:r w:rsidRPr="00103CC6">
        <w:rPr>
          <w:rFonts w:cs="Arial"/>
          <w:sz w:val="16"/>
          <w:szCs w:val="16"/>
          <w:lang w:val="en-US"/>
        </w:rPr>
        <w:t>FEV</w:t>
      </w:r>
      <w:r w:rsidRPr="00103CC6">
        <w:rPr>
          <w:rFonts w:cs="Arial"/>
          <w:sz w:val="16"/>
          <w:szCs w:val="16"/>
          <w:vertAlign w:val="subscript"/>
          <w:lang w:val="en-US"/>
        </w:rPr>
        <w:t>1</w:t>
      </w:r>
      <w:r w:rsidRPr="00103CC6">
        <w:rPr>
          <w:rFonts w:cs="Arial"/>
          <w:sz w:val="16"/>
          <w:szCs w:val="16"/>
          <w:lang w:val="en-US"/>
        </w:rPr>
        <w:t xml:space="preserve">, </w:t>
      </w:r>
      <w:r w:rsidRPr="00103CC6">
        <w:rPr>
          <w:sz w:val="16"/>
          <w:szCs w:val="16"/>
          <w:lang w:val="en-US"/>
        </w:rPr>
        <w:t>forced expiratory volume in one second. FVC, lower forced vital capacity.</w:t>
      </w:r>
      <w:r w:rsidRPr="00103CC6">
        <w:rPr>
          <w:rFonts w:cs="Arial"/>
          <w:sz w:val="16"/>
          <w:szCs w:val="16"/>
          <w:lang w:val="en-US"/>
        </w:rPr>
        <w:t xml:space="preserve"> </w:t>
      </w:r>
      <w:r w:rsidRPr="00103CC6">
        <w:rPr>
          <w:sz w:val="16"/>
          <w:szCs w:val="16"/>
          <w:lang w:val="en-US"/>
        </w:rPr>
        <w:t>Beta, linear regression coefficient per standard deviation increment in spirometry indices</w:t>
      </w:r>
    </w:p>
    <w:p w14:paraId="5854B995" w14:textId="0425496D" w:rsidR="00D66175" w:rsidRDefault="00D66175" w:rsidP="0067055E">
      <w:pPr>
        <w:tabs>
          <w:tab w:val="clear" w:pos="567"/>
        </w:tabs>
        <w:spacing w:before="0" w:after="0" w:line="240" w:lineRule="auto"/>
        <w:rPr>
          <w:lang w:val="en-US"/>
        </w:rPr>
      </w:pPr>
    </w:p>
    <w:p w14:paraId="257E999D" w14:textId="77777777" w:rsidR="00D66175" w:rsidRDefault="00D66175" w:rsidP="0067055E">
      <w:pPr>
        <w:tabs>
          <w:tab w:val="clear" w:pos="567"/>
        </w:tabs>
        <w:spacing w:before="0" w:after="0" w:line="240" w:lineRule="auto"/>
        <w:rPr>
          <w:lang w:val="en-US"/>
        </w:rPr>
        <w:sectPr w:rsidR="00D66175" w:rsidSect="00F25138">
          <w:pgSz w:w="16840" w:h="11901" w:orient="landscape" w:code="9"/>
          <w:pgMar w:top="1418" w:right="1134" w:bottom="1418" w:left="1418" w:header="709" w:footer="709" w:gutter="0"/>
          <w:pgBorders w:offsetFrom="page">
            <w:bottom w:val="single" w:sz="4" w:space="24" w:color="auto"/>
          </w:pgBorders>
          <w:cols w:space="720"/>
          <w:docGrid w:linePitch="299"/>
        </w:sectPr>
      </w:pPr>
    </w:p>
    <w:p w14:paraId="44F624D5" w14:textId="35BC56DB" w:rsidR="0067055E" w:rsidRDefault="00AC08BE" w:rsidP="0067055E">
      <w:pPr>
        <w:tabs>
          <w:tab w:val="clear" w:pos="567"/>
        </w:tabs>
        <w:spacing w:before="0" w:after="0" w:line="240" w:lineRule="auto"/>
        <w:rPr>
          <w:rFonts w:cs="Arial"/>
          <w:lang w:val="en-US"/>
        </w:rPr>
      </w:pPr>
      <w:r>
        <w:rPr>
          <w:lang w:val="en-US"/>
        </w:rPr>
        <w:lastRenderedPageBreak/>
        <w:t xml:space="preserve">Supplementary </w:t>
      </w:r>
      <w:r w:rsidRPr="0045290C">
        <w:rPr>
          <w:rFonts w:cs="Arial"/>
          <w:lang w:val="en-US"/>
        </w:rPr>
        <w:t>Table</w:t>
      </w:r>
      <w:r w:rsidR="0092201E">
        <w:rPr>
          <w:rFonts w:cs="Arial"/>
          <w:lang w:val="en-US"/>
        </w:rPr>
        <w:t xml:space="preserve"> 4</w:t>
      </w:r>
      <w:r>
        <w:rPr>
          <w:rFonts w:cs="Arial"/>
          <w:lang w:val="en-US"/>
        </w:rPr>
        <w:tab/>
      </w:r>
      <w:r w:rsidR="0067055E">
        <w:rPr>
          <w:rFonts w:cs="Arial"/>
          <w:lang w:val="en-US"/>
        </w:rPr>
        <w:t>Heterogeneity of Wald ratios and MR-Egger test for directional pleiotropy</w:t>
      </w:r>
    </w:p>
    <w:tbl>
      <w:tblPr>
        <w:tblStyle w:val="Tabellenraster"/>
        <w:tblW w:w="4964" w:type="pct"/>
        <w:tblInd w:w="103" w:type="dxa"/>
        <w:tblBorders>
          <w:top w:val="single" w:sz="12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000" w:firstRow="0" w:lastRow="0" w:firstColumn="0" w:lastColumn="0" w:noHBand="0" w:noVBand="0"/>
      </w:tblPr>
      <w:tblGrid>
        <w:gridCol w:w="2306"/>
        <w:gridCol w:w="1560"/>
        <w:gridCol w:w="2261"/>
        <w:gridCol w:w="2687"/>
        <w:gridCol w:w="2687"/>
        <w:gridCol w:w="2684"/>
      </w:tblGrid>
      <w:tr w:rsidR="0067055E" w:rsidRPr="00A67084" w14:paraId="677FE637" w14:textId="0DF13266" w:rsidTr="006163CE">
        <w:trPr>
          <w:trHeight w:val="356"/>
        </w:trPr>
        <w:tc>
          <w:tcPr>
            <w:tcW w:w="813" w:type="pct"/>
            <w:tcBorders>
              <w:top w:val="single" w:sz="12" w:space="0" w:color="auto"/>
              <w:left w:val="nil"/>
              <w:bottom w:val="single" w:sz="12" w:space="0" w:color="auto"/>
            </w:tcBorders>
            <w:vAlign w:val="bottom"/>
          </w:tcPr>
          <w:p w14:paraId="743A968C" w14:textId="77777777" w:rsidR="0067055E" w:rsidRPr="00A67084" w:rsidRDefault="0067055E" w:rsidP="006163CE">
            <w:pPr>
              <w:spacing w:before="0" w:after="0" w:line="240" w:lineRule="auto"/>
              <w:ind w:left="-69"/>
              <w:jc w:val="left"/>
              <w:rPr>
                <w:rFonts w:cs="Arial"/>
                <w:sz w:val="18"/>
                <w:szCs w:val="18"/>
                <w:lang w:val="en-GB"/>
              </w:rPr>
            </w:pPr>
            <w:r w:rsidRPr="00A67084">
              <w:rPr>
                <w:rFonts w:cs="Arial"/>
                <w:sz w:val="18"/>
                <w:szCs w:val="18"/>
                <w:lang w:val="en-GB"/>
              </w:rPr>
              <w:t>Exposure</w:t>
            </w:r>
          </w:p>
        </w:tc>
        <w:tc>
          <w:tcPr>
            <w:tcW w:w="550" w:type="pct"/>
            <w:tcBorders>
              <w:top w:val="single" w:sz="12" w:space="0" w:color="auto"/>
              <w:left w:val="nil"/>
              <w:bottom w:val="single" w:sz="12" w:space="0" w:color="auto"/>
            </w:tcBorders>
            <w:vAlign w:val="bottom"/>
          </w:tcPr>
          <w:p w14:paraId="06AE7E9C" w14:textId="28B0B3B8" w:rsidR="0067055E" w:rsidRPr="00A67084" w:rsidRDefault="00805D86" w:rsidP="006163CE">
            <w:pPr>
              <w:spacing w:before="0" w:after="0" w:line="240" w:lineRule="auto"/>
              <w:ind w:left="-107"/>
              <w:jc w:val="left"/>
              <w:rPr>
                <w:rFonts w:cs="Arial"/>
                <w:sz w:val="18"/>
                <w:szCs w:val="18"/>
                <w:lang w:val="en-GB"/>
              </w:rPr>
            </w:pPr>
            <w:r w:rsidRPr="00A67084">
              <w:rPr>
                <w:rFonts w:cs="Arial"/>
                <w:sz w:val="18"/>
                <w:szCs w:val="18"/>
                <w:lang w:val="en-GB"/>
              </w:rPr>
              <w:t>Outcome</w:t>
            </w:r>
          </w:p>
        </w:tc>
        <w:tc>
          <w:tcPr>
            <w:tcW w:w="2691" w:type="pct"/>
            <w:gridSpan w:val="3"/>
            <w:tcBorders>
              <w:top w:val="single" w:sz="12" w:space="0" w:color="auto"/>
              <w:bottom w:val="single" w:sz="12" w:space="0" w:color="auto"/>
            </w:tcBorders>
            <w:vAlign w:val="bottom"/>
          </w:tcPr>
          <w:p w14:paraId="6F3BE2FD" w14:textId="77777777" w:rsidR="0067055E" w:rsidRPr="00A67084" w:rsidRDefault="0067055E" w:rsidP="000776ED">
            <w:pPr>
              <w:spacing w:before="0" w:after="0" w:line="240" w:lineRule="auto"/>
              <w:jc w:val="center"/>
              <w:rPr>
                <w:rFonts w:cs="Arial"/>
                <w:sz w:val="18"/>
                <w:szCs w:val="18"/>
                <w:lang w:val="en-GB"/>
              </w:rPr>
            </w:pPr>
            <w:r w:rsidRPr="00A67084">
              <w:rPr>
                <w:rFonts w:cs="Arial"/>
                <w:sz w:val="18"/>
                <w:szCs w:val="18"/>
                <w:lang w:val="en-GB"/>
              </w:rPr>
              <w:t>Heterogeneity</w:t>
            </w:r>
          </w:p>
        </w:tc>
        <w:tc>
          <w:tcPr>
            <w:tcW w:w="946" w:type="pct"/>
            <w:tcBorders>
              <w:top w:val="single" w:sz="12" w:space="0" w:color="auto"/>
              <w:bottom w:val="single" w:sz="12" w:space="0" w:color="auto"/>
            </w:tcBorders>
          </w:tcPr>
          <w:p w14:paraId="79272242" w14:textId="77777777" w:rsidR="0067055E" w:rsidRPr="00A67084" w:rsidRDefault="0067055E" w:rsidP="000776ED">
            <w:pPr>
              <w:spacing w:before="0" w:after="0" w:line="240" w:lineRule="auto"/>
              <w:jc w:val="center"/>
              <w:rPr>
                <w:rFonts w:cs="Arial"/>
                <w:sz w:val="18"/>
                <w:szCs w:val="18"/>
                <w:lang w:val="en-GB"/>
              </w:rPr>
            </w:pPr>
          </w:p>
        </w:tc>
      </w:tr>
      <w:tr w:rsidR="0067055E" w:rsidRPr="00A67084" w14:paraId="34648173" w14:textId="6D5A2872" w:rsidTr="006163CE">
        <w:trPr>
          <w:trHeight w:val="356"/>
        </w:trPr>
        <w:tc>
          <w:tcPr>
            <w:tcW w:w="813" w:type="pct"/>
            <w:tcBorders>
              <w:top w:val="single" w:sz="12" w:space="0" w:color="auto"/>
              <w:left w:val="nil"/>
              <w:bottom w:val="nil"/>
            </w:tcBorders>
            <w:vAlign w:val="bottom"/>
          </w:tcPr>
          <w:p w14:paraId="30AFB1CF" w14:textId="77777777" w:rsidR="0067055E" w:rsidRPr="00A67084" w:rsidRDefault="0067055E" w:rsidP="006163CE">
            <w:pPr>
              <w:spacing w:before="0" w:after="0" w:line="240" w:lineRule="auto"/>
              <w:ind w:left="-69"/>
              <w:jc w:val="left"/>
              <w:rPr>
                <w:rFonts w:cs="Arial"/>
                <w:sz w:val="18"/>
                <w:szCs w:val="18"/>
                <w:lang w:val="en-GB"/>
              </w:rPr>
            </w:pPr>
          </w:p>
        </w:tc>
        <w:tc>
          <w:tcPr>
            <w:tcW w:w="550" w:type="pct"/>
            <w:tcBorders>
              <w:top w:val="single" w:sz="12" w:space="0" w:color="auto"/>
              <w:left w:val="nil"/>
              <w:bottom w:val="nil"/>
            </w:tcBorders>
            <w:vAlign w:val="bottom"/>
          </w:tcPr>
          <w:p w14:paraId="5F452644" w14:textId="77777777" w:rsidR="0067055E" w:rsidRPr="00A67084" w:rsidRDefault="0067055E" w:rsidP="006163CE">
            <w:pPr>
              <w:spacing w:before="0" w:after="0" w:line="240" w:lineRule="auto"/>
              <w:ind w:left="-107"/>
              <w:jc w:val="left"/>
              <w:rPr>
                <w:rFonts w:cs="Arial"/>
                <w:sz w:val="18"/>
                <w:szCs w:val="18"/>
                <w:lang w:val="en-GB"/>
              </w:rPr>
            </w:pPr>
          </w:p>
        </w:tc>
        <w:tc>
          <w:tcPr>
            <w:tcW w:w="797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7AD9F742" w14:textId="77777777" w:rsidR="0067055E" w:rsidRPr="00A67084" w:rsidRDefault="0067055E" w:rsidP="000776ED">
            <w:pPr>
              <w:spacing w:before="0" w:after="0" w:line="240" w:lineRule="auto"/>
              <w:jc w:val="center"/>
              <w:rPr>
                <w:rFonts w:cs="Arial"/>
                <w:sz w:val="18"/>
                <w:szCs w:val="18"/>
                <w:lang w:val="en-GB"/>
              </w:rPr>
            </w:pPr>
            <w:r w:rsidRPr="00A67084">
              <w:rPr>
                <w:rFonts w:cs="Arial"/>
                <w:sz w:val="18"/>
                <w:szCs w:val="18"/>
                <w:lang w:val="en-GB"/>
              </w:rPr>
              <w:t>Q</w:t>
            </w:r>
          </w:p>
        </w:tc>
        <w:tc>
          <w:tcPr>
            <w:tcW w:w="947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16EFA926" w14:textId="77777777" w:rsidR="0067055E" w:rsidRPr="00A67084" w:rsidRDefault="0067055E" w:rsidP="0067055E">
            <w:pPr>
              <w:spacing w:before="0" w:after="0" w:line="240" w:lineRule="auto"/>
              <w:jc w:val="center"/>
              <w:rPr>
                <w:rFonts w:cs="Arial"/>
                <w:sz w:val="18"/>
                <w:szCs w:val="18"/>
                <w:lang w:val="en-GB"/>
              </w:rPr>
            </w:pPr>
            <w:r w:rsidRPr="00A67084">
              <w:rPr>
                <w:rFonts w:cs="Arial"/>
                <w:sz w:val="18"/>
                <w:szCs w:val="18"/>
                <w:lang w:val="en-GB"/>
              </w:rPr>
              <w:t>Degrees of Freedom</w:t>
            </w:r>
          </w:p>
        </w:tc>
        <w:tc>
          <w:tcPr>
            <w:tcW w:w="947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338C830" w14:textId="49C09048" w:rsidR="0067055E" w:rsidRPr="00A67084" w:rsidRDefault="00FB3440" w:rsidP="006163CE">
            <w:pPr>
              <w:spacing w:before="0" w:after="0" w:line="240" w:lineRule="auto"/>
              <w:jc w:val="center"/>
              <w:rPr>
                <w:rFonts w:cs="Arial"/>
                <w:sz w:val="18"/>
                <w:szCs w:val="18"/>
                <w:lang w:val="en-GB"/>
              </w:rPr>
            </w:pPr>
            <w:r w:rsidRPr="00A67084">
              <w:rPr>
                <w:rFonts w:cs="Arial"/>
                <w:sz w:val="18"/>
                <w:szCs w:val="18"/>
                <w:lang w:val="en-GB"/>
              </w:rPr>
              <w:t>P</w:t>
            </w:r>
          </w:p>
        </w:tc>
        <w:tc>
          <w:tcPr>
            <w:tcW w:w="946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36CEA1F7" w14:textId="50093575" w:rsidR="0067055E" w:rsidRPr="00A67084" w:rsidRDefault="0067055E" w:rsidP="0067055E">
            <w:pPr>
              <w:spacing w:before="0" w:after="0" w:line="240" w:lineRule="auto"/>
              <w:jc w:val="center"/>
              <w:rPr>
                <w:rFonts w:cs="Arial"/>
                <w:sz w:val="18"/>
                <w:szCs w:val="18"/>
                <w:lang w:val="en-GB"/>
              </w:rPr>
            </w:pPr>
            <w:r w:rsidRPr="00A67084">
              <w:rPr>
                <w:rFonts w:cs="Arial"/>
                <w:sz w:val="18"/>
                <w:szCs w:val="18"/>
                <w:lang w:val="en-GB"/>
              </w:rPr>
              <w:t>I²</w:t>
            </w:r>
          </w:p>
        </w:tc>
      </w:tr>
      <w:tr w:rsidR="00810FF4" w:rsidRPr="00A67084" w14:paraId="0EE995E6" w14:textId="302840A5" w:rsidTr="00810FF4">
        <w:trPr>
          <w:trHeight w:val="356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0EC6F279" w14:textId="125AB951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Lifetime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annabis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use</w:t>
            </w:r>
            <w:proofErr w:type="spellEnd"/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0150C056" w14:textId="17CDCEF6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>FEV1</w:t>
            </w:r>
          </w:p>
        </w:tc>
        <w:tc>
          <w:tcPr>
            <w:tcW w:w="797" w:type="pct"/>
            <w:tcBorders>
              <w:top w:val="single" w:sz="4" w:space="0" w:color="auto"/>
              <w:bottom w:val="nil"/>
            </w:tcBorders>
            <w:vAlign w:val="center"/>
          </w:tcPr>
          <w:p w14:paraId="11EF5573" w14:textId="693E3EEC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5.0</w:t>
            </w:r>
          </w:p>
        </w:tc>
        <w:tc>
          <w:tcPr>
            <w:tcW w:w="947" w:type="pct"/>
            <w:tcBorders>
              <w:top w:val="single" w:sz="4" w:space="0" w:color="auto"/>
              <w:bottom w:val="nil"/>
            </w:tcBorders>
            <w:vAlign w:val="center"/>
          </w:tcPr>
          <w:p w14:paraId="25ADC4B8" w14:textId="011B610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3</w:t>
            </w:r>
          </w:p>
        </w:tc>
        <w:tc>
          <w:tcPr>
            <w:tcW w:w="947" w:type="pct"/>
            <w:tcBorders>
              <w:top w:val="single" w:sz="4" w:space="0" w:color="auto"/>
              <w:bottom w:val="nil"/>
            </w:tcBorders>
            <w:vAlign w:val="center"/>
          </w:tcPr>
          <w:p w14:paraId="16607EB5" w14:textId="6D665D76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172</w:t>
            </w:r>
          </w:p>
        </w:tc>
        <w:tc>
          <w:tcPr>
            <w:tcW w:w="946" w:type="pct"/>
            <w:tcBorders>
              <w:top w:val="single" w:sz="4" w:space="0" w:color="auto"/>
              <w:bottom w:val="nil"/>
            </w:tcBorders>
            <w:vAlign w:val="center"/>
          </w:tcPr>
          <w:p w14:paraId="1344D176" w14:textId="5CD41C38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20</w:t>
            </w:r>
          </w:p>
        </w:tc>
      </w:tr>
      <w:tr w:rsidR="00810FF4" w:rsidRPr="00A67084" w14:paraId="708B5343" w14:textId="52245556" w:rsidTr="00810FF4">
        <w:trPr>
          <w:trHeight w:val="356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322853DD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50260310" w14:textId="7CB8149E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>FVC</w:t>
            </w:r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5D5060BA" w14:textId="7A3227DA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4.1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6F9BB4E8" w14:textId="531B7A8F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3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4378135B" w14:textId="1B5DBC9C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246</w:t>
            </w:r>
          </w:p>
        </w:tc>
        <w:tc>
          <w:tcPr>
            <w:tcW w:w="946" w:type="pct"/>
            <w:tcBorders>
              <w:top w:val="nil"/>
              <w:bottom w:val="nil"/>
            </w:tcBorders>
            <w:vAlign w:val="center"/>
          </w:tcPr>
          <w:p w14:paraId="56EAAA4B" w14:textId="4AC8F29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4</w:t>
            </w:r>
          </w:p>
        </w:tc>
      </w:tr>
      <w:tr w:rsidR="00810FF4" w:rsidRPr="00A67084" w14:paraId="5ED34387" w14:textId="0393E83A" w:rsidTr="00810FF4">
        <w:trPr>
          <w:trHeight w:val="356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2C061CF0" w14:textId="5743BC3D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0190F6BD" w14:textId="4AEEFC63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>FEV1/FVC</w:t>
            </w:r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31565214" w14:textId="5DCA38FD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4.6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5797A38E" w14:textId="3C48AAD2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2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6F6A5F34" w14:textId="5CD61F74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100</w:t>
            </w:r>
          </w:p>
        </w:tc>
        <w:tc>
          <w:tcPr>
            <w:tcW w:w="946" w:type="pct"/>
            <w:tcBorders>
              <w:top w:val="nil"/>
              <w:bottom w:val="nil"/>
            </w:tcBorders>
            <w:vAlign w:val="center"/>
          </w:tcPr>
          <w:p w14:paraId="5C40988A" w14:textId="1046C2F0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36</w:t>
            </w:r>
          </w:p>
        </w:tc>
      </w:tr>
      <w:tr w:rsidR="00810FF4" w:rsidRPr="00A67084" w14:paraId="22C8DE01" w14:textId="77777777" w:rsidTr="00810FF4">
        <w:trPr>
          <w:trHeight w:val="356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32CFF95F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6F9E9324" w14:textId="770C223E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Overall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lung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ancer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317FBFEB" w14:textId="7ADABCC4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2.0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0CF26D52" w14:textId="7B49B955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4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4B589930" w14:textId="08283335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742</w:t>
            </w:r>
          </w:p>
        </w:tc>
        <w:tc>
          <w:tcPr>
            <w:tcW w:w="946" w:type="pct"/>
            <w:tcBorders>
              <w:top w:val="nil"/>
              <w:bottom w:val="nil"/>
            </w:tcBorders>
            <w:vAlign w:val="center"/>
          </w:tcPr>
          <w:p w14:paraId="20F99B55" w14:textId="25D2841D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0</w:t>
            </w:r>
          </w:p>
        </w:tc>
      </w:tr>
      <w:tr w:rsidR="00810FF4" w:rsidRPr="00A67084" w14:paraId="5400516C" w14:textId="77777777" w:rsidTr="00810FF4">
        <w:trPr>
          <w:trHeight w:val="356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0EF982D7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151D279B" w14:textId="3894442E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Adenocarcinoma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1A853350" w14:textId="155EFB40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5.8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030E3AEA" w14:textId="700824BF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3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53F6D4FC" w14:textId="770BF0B1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120</w:t>
            </w:r>
          </w:p>
        </w:tc>
        <w:tc>
          <w:tcPr>
            <w:tcW w:w="946" w:type="pct"/>
            <w:tcBorders>
              <w:top w:val="nil"/>
              <w:bottom w:val="nil"/>
            </w:tcBorders>
            <w:vAlign w:val="center"/>
          </w:tcPr>
          <w:p w14:paraId="3F55A74F" w14:textId="2E8AA910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40</w:t>
            </w:r>
          </w:p>
        </w:tc>
      </w:tr>
      <w:tr w:rsidR="00810FF4" w:rsidRPr="00A67084" w14:paraId="23F320A6" w14:textId="77777777" w:rsidTr="00810FF4">
        <w:trPr>
          <w:trHeight w:val="356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2B408044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648576FC" w14:textId="6E8A5170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Squamous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ell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arcinoma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6F3289EB" w14:textId="323A9D06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9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00E1FD8D" w14:textId="519780B4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3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78C8C364" w14:textId="4E0D50AE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827</w:t>
            </w:r>
          </w:p>
        </w:tc>
        <w:tc>
          <w:tcPr>
            <w:tcW w:w="946" w:type="pct"/>
            <w:tcBorders>
              <w:top w:val="nil"/>
              <w:bottom w:val="nil"/>
            </w:tcBorders>
            <w:vAlign w:val="center"/>
          </w:tcPr>
          <w:p w14:paraId="48FCC3DF" w14:textId="0B3B150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0</w:t>
            </w:r>
          </w:p>
        </w:tc>
      </w:tr>
      <w:tr w:rsidR="00810FF4" w:rsidRPr="00A67084" w14:paraId="0DE077FC" w14:textId="77777777" w:rsidTr="00810FF4">
        <w:trPr>
          <w:trHeight w:val="356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22C8F054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11B8805D" w14:textId="665E78E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Small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ell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arcinoma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6E212BF3" w14:textId="1653B8C4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3.1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09A00403" w14:textId="565E6A81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5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5AC6AEF2" w14:textId="5709FB52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691</w:t>
            </w:r>
          </w:p>
        </w:tc>
        <w:tc>
          <w:tcPr>
            <w:tcW w:w="946" w:type="pct"/>
            <w:tcBorders>
              <w:top w:val="nil"/>
              <w:bottom w:val="nil"/>
            </w:tcBorders>
            <w:vAlign w:val="center"/>
          </w:tcPr>
          <w:p w14:paraId="13325B2D" w14:textId="29C8AEB6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0</w:t>
            </w:r>
          </w:p>
        </w:tc>
      </w:tr>
      <w:tr w:rsidR="00810FF4" w:rsidRPr="00A67084" w14:paraId="6702FE28" w14:textId="77777777" w:rsidTr="00810FF4">
        <w:trPr>
          <w:trHeight w:val="356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7767BF95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622DAA71" w14:textId="17D62C5C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Never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smoker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0CF09FE0" w14:textId="355735D5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4.6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0631FA4B" w14:textId="6EAEDE53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5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465BBF46" w14:textId="58F1A36E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472</w:t>
            </w:r>
          </w:p>
        </w:tc>
        <w:tc>
          <w:tcPr>
            <w:tcW w:w="946" w:type="pct"/>
            <w:tcBorders>
              <w:top w:val="nil"/>
              <w:bottom w:val="nil"/>
            </w:tcBorders>
            <w:vAlign w:val="center"/>
          </w:tcPr>
          <w:p w14:paraId="48C5CAD4" w14:textId="2ABA6108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0</w:t>
            </w:r>
          </w:p>
        </w:tc>
      </w:tr>
      <w:tr w:rsidR="00810FF4" w:rsidRPr="00A67084" w14:paraId="1A18C997" w14:textId="77777777" w:rsidTr="00810FF4">
        <w:trPr>
          <w:trHeight w:val="356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063F70C4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4AD5C17B" w14:textId="002C52EF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Ever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smoker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056C60F5" w14:textId="05280DCD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6.7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29D03F3E" w14:textId="3E8ADCF0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3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3516F5C1" w14:textId="7F67BA05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83</w:t>
            </w:r>
          </w:p>
        </w:tc>
        <w:tc>
          <w:tcPr>
            <w:tcW w:w="946" w:type="pct"/>
            <w:tcBorders>
              <w:top w:val="nil"/>
              <w:bottom w:val="nil"/>
            </w:tcBorders>
            <w:vAlign w:val="center"/>
          </w:tcPr>
          <w:p w14:paraId="4CDECAD9" w14:textId="5C7D597E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60</w:t>
            </w:r>
          </w:p>
        </w:tc>
      </w:tr>
      <w:tr w:rsidR="00810FF4" w:rsidRPr="00A67084" w14:paraId="567BF2EA" w14:textId="77777777" w:rsidTr="00810FF4">
        <w:trPr>
          <w:trHeight w:val="356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724412F2" w14:textId="329CFDEA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Cannabis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use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disorder</w:t>
            </w:r>
            <w:proofErr w:type="spellEnd"/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3897B265" w14:textId="73826776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>FEV1</w:t>
            </w:r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2EA3967F" w14:textId="6146A9D8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1038.7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54D15CC1" w14:textId="52CAF4BC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677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7EE0310D" w14:textId="7218E0DE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00</w:t>
            </w:r>
          </w:p>
        </w:tc>
        <w:tc>
          <w:tcPr>
            <w:tcW w:w="946" w:type="pct"/>
            <w:tcBorders>
              <w:top w:val="nil"/>
              <w:bottom w:val="nil"/>
            </w:tcBorders>
            <w:vAlign w:val="center"/>
          </w:tcPr>
          <w:p w14:paraId="79C6B0DC" w14:textId="6C18CFA5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35</w:t>
            </w:r>
          </w:p>
        </w:tc>
      </w:tr>
      <w:tr w:rsidR="00810FF4" w:rsidRPr="00A67084" w14:paraId="7C709FC7" w14:textId="77777777" w:rsidTr="00810FF4">
        <w:trPr>
          <w:trHeight w:val="356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6C22D2BF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0EFBDE21" w14:textId="6CC81DAA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>FVC</w:t>
            </w:r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6F854B76" w14:textId="333D4FC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920.0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67ACE5E6" w14:textId="3CFB1F42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677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6EFCA874" w14:textId="3B517AAD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00</w:t>
            </w:r>
          </w:p>
        </w:tc>
        <w:tc>
          <w:tcPr>
            <w:tcW w:w="946" w:type="pct"/>
            <w:tcBorders>
              <w:top w:val="nil"/>
              <w:bottom w:val="nil"/>
            </w:tcBorders>
            <w:vAlign w:val="center"/>
          </w:tcPr>
          <w:p w14:paraId="6DD76CAA" w14:textId="773C25AC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26</w:t>
            </w:r>
          </w:p>
        </w:tc>
      </w:tr>
      <w:tr w:rsidR="00810FF4" w:rsidRPr="00A67084" w14:paraId="16BFD8B4" w14:textId="3528CB10" w:rsidTr="00810FF4">
        <w:trPr>
          <w:trHeight w:val="356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69D272C6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498A02E0" w14:textId="1B286D91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>FEV1/FVC</w:t>
            </w:r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4E9D2942" w14:textId="56233B09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13.6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7E44B9AA" w14:textId="3731593F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9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2D93B628" w14:textId="6A52EF8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138</w:t>
            </w:r>
          </w:p>
        </w:tc>
        <w:tc>
          <w:tcPr>
            <w:tcW w:w="946" w:type="pct"/>
            <w:tcBorders>
              <w:top w:val="nil"/>
              <w:bottom w:val="nil"/>
            </w:tcBorders>
            <w:vAlign w:val="center"/>
          </w:tcPr>
          <w:p w14:paraId="7902F1FC" w14:textId="69816F51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57</w:t>
            </w:r>
          </w:p>
        </w:tc>
      </w:tr>
      <w:tr w:rsidR="00810FF4" w:rsidRPr="00A67084" w14:paraId="13A4028B" w14:textId="77777777" w:rsidTr="00810FF4">
        <w:trPr>
          <w:trHeight w:val="356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00197D1E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6CE18BB6" w14:textId="4F3691D0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Overall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lung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ancer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23B9BE94" w14:textId="64709724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9.1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27D105D0" w14:textId="4F6F69CB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10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18D8D26F" w14:textId="5F7BE71B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518</w:t>
            </w:r>
          </w:p>
        </w:tc>
        <w:tc>
          <w:tcPr>
            <w:tcW w:w="946" w:type="pct"/>
            <w:tcBorders>
              <w:top w:val="nil"/>
              <w:bottom w:val="nil"/>
            </w:tcBorders>
            <w:vAlign w:val="center"/>
          </w:tcPr>
          <w:p w14:paraId="510DA5F2" w14:textId="403F2C2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0</w:t>
            </w:r>
          </w:p>
        </w:tc>
      </w:tr>
      <w:tr w:rsidR="00810FF4" w:rsidRPr="00A67084" w14:paraId="070A91DF" w14:textId="77777777" w:rsidTr="00810FF4">
        <w:trPr>
          <w:trHeight w:val="356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160248DE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70B2333A" w14:textId="7B84A656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Adenocarcinoma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7F643C51" w14:textId="1F1D22A0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2.7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436AE031" w14:textId="3BBEBB56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10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76279FE0" w14:textId="01BAC52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988</w:t>
            </w:r>
          </w:p>
        </w:tc>
        <w:tc>
          <w:tcPr>
            <w:tcW w:w="946" w:type="pct"/>
            <w:tcBorders>
              <w:top w:val="nil"/>
              <w:bottom w:val="nil"/>
            </w:tcBorders>
            <w:vAlign w:val="center"/>
          </w:tcPr>
          <w:p w14:paraId="692D39AD" w14:textId="6A85C40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0</w:t>
            </w:r>
          </w:p>
        </w:tc>
      </w:tr>
      <w:tr w:rsidR="00810FF4" w:rsidRPr="00A67084" w14:paraId="7C179414" w14:textId="77777777" w:rsidTr="00810FF4">
        <w:trPr>
          <w:trHeight w:val="356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3B8ABA54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541B09B2" w14:textId="2AEE1FEA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Squamous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ell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arcinoma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2C4FE20F" w14:textId="2536F78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12.3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0FA01E9C" w14:textId="70FF0D31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10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0CC31341" w14:textId="29E31895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263</w:t>
            </w:r>
          </w:p>
        </w:tc>
        <w:tc>
          <w:tcPr>
            <w:tcW w:w="946" w:type="pct"/>
            <w:tcBorders>
              <w:top w:val="nil"/>
              <w:bottom w:val="nil"/>
            </w:tcBorders>
            <w:vAlign w:val="center"/>
          </w:tcPr>
          <w:p w14:paraId="32C64A27" w14:textId="233D11D0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16</w:t>
            </w:r>
          </w:p>
        </w:tc>
      </w:tr>
      <w:tr w:rsidR="00810FF4" w:rsidRPr="00A67084" w14:paraId="641D3767" w14:textId="77777777" w:rsidTr="00810FF4">
        <w:trPr>
          <w:trHeight w:val="356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1BFD76EC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65C7FF05" w14:textId="0C4B126D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Small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ell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arcinoma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448F4100" w14:textId="6D9D4189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5.5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46BD8334" w14:textId="145BAA32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10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6F5F3270" w14:textId="7143F4D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853</w:t>
            </w:r>
          </w:p>
        </w:tc>
        <w:tc>
          <w:tcPr>
            <w:tcW w:w="946" w:type="pct"/>
            <w:tcBorders>
              <w:top w:val="nil"/>
              <w:bottom w:val="nil"/>
            </w:tcBorders>
            <w:vAlign w:val="center"/>
          </w:tcPr>
          <w:p w14:paraId="321ED6A5" w14:textId="53B6D2A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0</w:t>
            </w:r>
          </w:p>
        </w:tc>
      </w:tr>
      <w:tr w:rsidR="00810FF4" w:rsidRPr="00A67084" w14:paraId="414D3FC5" w14:textId="77777777" w:rsidTr="00810FF4">
        <w:trPr>
          <w:trHeight w:val="356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4FE364DA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61A0D164" w14:textId="370E9ED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Never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smoker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718DCD21" w14:textId="7AE815AD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9.6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68036917" w14:textId="4256B7AE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10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65E38C2B" w14:textId="6207BE1C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476</w:t>
            </w:r>
          </w:p>
        </w:tc>
        <w:tc>
          <w:tcPr>
            <w:tcW w:w="946" w:type="pct"/>
            <w:tcBorders>
              <w:top w:val="nil"/>
              <w:bottom w:val="nil"/>
            </w:tcBorders>
            <w:vAlign w:val="center"/>
          </w:tcPr>
          <w:p w14:paraId="65852E47" w14:textId="6D6E8013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20</w:t>
            </w:r>
          </w:p>
        </w:tc>
      </w:tr>
      <w:tr w:rsidR="00810FF4" w:rsidRPr="00A67084" w14:paraId="4B1FD53D" w14:textId="77777777" w:rsidTr="00810FF4">
        <w:trPr>
          <w:trHeight w:val="356"/>
        </w:trPr>
        <w:tc>
          <w:tcPr>
            <w:tcW w:w="813" w:type="pct"/>
            <w:tcBorders>
              <w:top w:val="nil"/>
              <w:left w:val="nil"/>
              <w:bottom w:val="single" w:sz="4" w:space="0" w:color="auto"/>
            </w:tcBorders>
            <w:vAlign w:val="bottom"/>
          </w:tcPr>
          <w:p w14:paraId="4B944A92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single" w:sz="4" w:space="0" w:color="auto"/>
            </w:tcBorders>
            <w:vAlign w:val="bottom"/>
          </w:tcPr>
          <w:p w14:paraId="12FDB35C" w14:textId="46F05D45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Ever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smoker</w:t>
            </w:r>
            <w:proofErr w:type="spellEnd"/>
          </w:p>
        </w:tc>
        <w:tc>
          <w:tcPr>
            <w:tcW w:w="797" w:type="pct"/>
            <w:tcBorders>
              <w:top w:val="nil"/>
              <w:bottom w:val="single" w:sz="4" w:space="0" w:color="auto"/>
            </w:tcBorders>
            <w:vAlign w:val="center"/>
          </w:tcPr>
          <w:p w14:paraId="29D68E9D" w14:textId="45BF0702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7.5</w:t>
            </w:r>
          </w:p>
        </w:tc>
        <w:tc>
          <w:tcPr>
            <w:tcW w:w="947" w:type="pct"/>
            <w:tcBorders>
              <w:top w:val="nil"/>
              <w:bottom w:val="single" w:sz="4" w:space="0" w:color="auto"/>
            </w:tcBorders>
            <w:vAlign w:val="center"/>
          </w:tcPr>
          <w:p w14:paraId="2729EDBC" w14:textId="65E302C9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9</w:t>
            </w:r>
          </w:p>
        </w:tc>
        <w:tc>
          <w:tcPr>
            <w:tcW w:w="947" w:type="pct"/>
            <w:tcBorders>
              <w:top w:val="nil"/>
              <w:bottom w:val="single" w:sz="4" w:space="0" w:color="auto"/>
            </w:tcBorders>
            <w:vAlign w:val="center"/>
          </w:tcPr>
          <w:p w14:paraId="0E9210D4" w14:textId="75161CA1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585</w:t>
            </w:r>
          </w:p>
        </w:tc>
        <w:tc>
          <w:tcPr>
            <w:tcW w:w="946" w:type="pct"/>
            <w:tcBorders>
              <w:top w:val="nil"/>
              <w:bottom w:val="single" w:sz="4" w:space="0" w:color="auto"/>
            </w:tcBorders>
            <w:vAlign w:val="center"/>
          </w:tcPr>
          <w:p w14:paraId="149C4C17" w14:textId="1B97C03A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0</w:t>
            </w:r>
          </w:p>
        </w:tc>
      </w:tr>
      <w:tr w:rsidR="00AC08BE" w:rsidRPr="0078078A" w14:paraId="11BF8524" w14:textId="010A5433" w:rsidTr="006163CE">
        <w:trPr>
          <w:trHeight w:val="293"/>
        </w:trPr>
        <w:tc>
          <w:tcPr>
            <w:tcW w:w="813" w:type="pct"/>
            <w:tcBorders>
              <w:top w:val="single" w:sz="4" w:space="0" w:color="auto"/>
              <w:left w:val="nil"/>
              <w:bottom w:val="nil"/>
            </w:tcBorders>
            <w:vAlign w:val="bottom"/>
          </w:tcPr>
          <w:p w14:paraId="58E91F65" w14:textId="77777777" w:rsidR="00AC08BE" w:rsidRPr="00A67084" w:rsidRDefault="00AC08BE" w:rsidP="00AC08BE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single" w:sz="4" w:space="0" w:color="auto"/>
              <w:left w:val="nil"/>
              <w:bottom w:val="nil"/>
            </w:tcBorders>
            <w:vAlign w:val="bottom"/>
          </w:tcPr>
          <w:p w14:paraId="026653C4" w14:textId="77777777" w:rsidR="00AC08BE" w:rsidRPr="00A67084" w:rsidRDefault="00AC08BE" w:rsidP="00AC08BE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2691" w:type="pct"/>
            <w:gridSpan w:val="3"/>
            <w:tcBorders>
              <w:top w:val="single" w:sz="4" w:space="0" w:color="auto"/>
              <w:bottom w:val="nil"/>
            </w:tcBorders>
            <w:vAlign w:val="bottom"/>
          </w:tcPr>
          <w:p w14:paraId="2AA83329" w14:textId="24BEDE43" w:rsidR="00AC08BE" w:rsidRPr="00A67084" w:rsidRDefault="00AC08BE" w:rsidP="00AC08BE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  <w:lang w:val="en-US"/>
              </w:rPr>
              <w:t>MR-Egger test for directional pleiotropy</w:t>
            </w:r>
          </w:p>
        </w:tc>
        <w:tc>
          <w:tcPr>
            <w:tcW w:w="946" w:type="pct"/>
            <w:tcBorders>
              <w:top w:val="single" w:sz="4" w:space="0" w:color="auto"/>
              <w:bottom w:val="nil"/>
            </w:tcBorders>
          </w:tcPr>
          <w:p w14:paraId="044CE18D" w14:textId="77777777" w:rsidR="00AC08BE" w:rsidRPr="00A67084" w:rsidRDefault="00AC08BE" w:rsidP="00AC08BE">
            <w:pPr>
              <w:shd w:val="clear" w:color="auto" w:fill="FFFFFF"/>
              <w:tabs>
                <w:tab w:val="clear" w:pos="567"/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</w:p>
        </w:tc>
      </w:tr>
      <w:tr w:rsidR="00AC08BE" w:rsidRPr="00A67084" w14:paraId="48DDD263" w14:textId="14759A78" w:rsidTr="006163CE">
        <w:trPr>
          <w:trHeight w:val="293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7B636701" w14:textId="0C65E0DE" w:rsidR="00AC08BE" w:rsidRPr="00A67084" w:rsidRDefault="00AC08BE" w:rsidP="00AC08BE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2F7382A8" w14:textId="7A50E4C9" w:rsidR="00AC08BE" w:rsidRPr="00A67084" w:rsidRDefault="00AC08BE" w:rsidP="00AC08BE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</w:p>
        </w:tc>
        <w:tc>
          <w:tcPr>
            <w:tcW w:w="797" w:type="pct"/>
            <w:tcBorders>
              <w:top w:val="nil"/>
              <w:bottom w:val="single" w:sz="4" w:space="0" w:color="auto"/>
            </w:tcBorders>
            <w:vAlign w:val="bottom"/>
          </w:tcPr>
          <w:p w14:paraId="7D683314" w14:textId="49616B15" w:rsidR="00AC08BE" w:rsidRPr="00A67084" w:rsidRDefault="00AC08BE" w:rsidP="00AC08BE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Intercept</w:t>
            </w:r>
            <w:proofErr w:type="spellEnd"/>
          </w:p>
        </w:tc>
        <w:tc>
          <w:tcPr>
            <w:tcW w:w="947" w:type="pct"/>
            <w:tcBorders>
              <w:top w:val="nil"/>
              <w:bottom w:val="single" w:sz="4" w:space="0" w:color="auto"/>
            </w:tcBorders>
            <w:vAlign w:val="bottom"/>
          </w:tcPr>
          <w:p w14:paraId="217C947B" w14:textId="3955EE0E" w:rsidR="00AC08BE" w:rsidRPr="00A67084" w:rsidRDefault="00AC08BE" w:rsidP="00AC08BE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Standard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error</w:t>
            </w:r>
            <w:proofErr w:type="spellEnd"/>
          </w:p>
        </w:tc>
        <w:tc>
          <w:tcPr>
            <w:tcW w:w="947" w:type="pct"/>
            <w:tcBorders>
              <w:top w:val="nil"/>
              <w:bottom w:val="single" w:sz="4" w:space="0" w:color="auto"/>
            </w:tcBorders>
            <w:vAlign w:val="bottom"/>
          </w:tcPr>
          <w:p w14:paraId="4359033B" w14:textId="309A585E" w:rsidR="00AC08BE" w:rsidRPr="00A67084" w:rsidRDefault="00AC08BE" w:rsidP="00AC08BE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>
              <w:rPr>
                <w:rFonts w:eastAsia="Arial" w:cs="Arial"/>
                <w:color w:val="111111"/>
                <w:sz w:val="18"/>
                <w:szCs w:val="18"/>
              </w:rPr>
              <w:t>P</w:t>
            </w:r>
          </w:p>
        </w:tc>
        <w:tc>
          <w:tcPr>
            <w:tcW w:w="946" w:type="pct"/>
            <w:tcBorders>
              <w:top w:val="nil"/>
              <w:bottom w:val="nil"/>
            </w:tcBorders>
          </w:tcPr>
          <w:p w14:paraId="7EB3AE10" w14:textId="77777777" w:rsidR="00AC08BE" w:rsidRPr="00A67084" w:rsidRDefault="00AC08BE" w:rsidP="00AC08BE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</w:tr>
      <w:tr w:rsidR="00810FF4" w:rsidRPr="00A67084" w14:paraId="20991535" w14:textId="4E298CC9" w:rsidTr="006163CE">
        <w:trPr>
          <w:trHeight w:val="293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00DD05A6" w14:textId="40D75268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lastRenderedPageBreak/>
              <w:t>Lifetime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annabis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use</w:t>
            </w:r>
            <w:proofErr w:type="spellEnd"/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3A2E5113" w14:textId="68198A52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>FEV1</w:t>
            </w:r>
          </w:p>
        </w:tc>
        <w:tc>
          <w:tcPr>
            <w:tcW w:w="797" w:type="pct"/>
            <w:tcBorders>
              <w:top w:val="single" w:sz="4" w:space="0" w:color="auto"/>
              <w:bottom w:val="nil"/>
            </w:tcBorders>
            <w:vAlign w:val="center"/>
          </w:tcPr>
          <w:p w14:paraId="1DE92058" w14:textId="4DB44F93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-7.630e-04</w:t>
            </w:r>
          </w:p>
        </w:tc>
        <w:tc>
          <w:tcPr>
            <w:tcW w:w="947" w:type="pct"/>
            <w:tcBorders>
              <w:top w:val="single" w:sz="4" w:space="0" w:color="auto"/>
              <w:bottom w:val="nil"/>
            </w:tcBorders>
            <w:vAlign w:val="center"/>
          </w:tcPr>
          <w:p w14:paraId="138A9821" w14:textId="36D61725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05</w:t>
            </w:r>
          </w:p>
        </w:tc>
        <w:tc>
          <w:tcPr>
            <w:tcW w:w="947" w:type="pct"/>
            <w:tcBorders>
              <w:top w:val="single" w:sz="4" w:space="0" w:color="auto"/>
              <w:bottom w:val="nil"/>
            </w:tcBorders>
            <w:vAlign w:val="center"/>
          </w:tcPr>
          <w:p w14:paraId="46FADA64" w14:textId="6EC97F01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888</w:t>
            </w:r>
          </w:p>
        </w:tc>
        <w:tc>
          <w:tcPr>
            <w:tcW w:w="946" w:type="pct"/>
            <w:tcBorders>
              <w:top w:val="nil"/>
              <w:bottom w:val="nil"/>
            </w:tcBorders>
          </w:tcPr>
          <w:p w14:paraId="2B0AD981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</w:tr>
      <w:tr w:rsidR="00810FF4" w:rsidRPr="00A67084" w14:paraId="5BD95F52" w14:textId="5A470593" w:rsidTr="006163CE">
        <w:trPr>
          <w:trHeight w:val="293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2BCF54CB" w14:textId="19823794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4BF4AE9C" w14:textId="36DC475A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>FVC</w:t>
            </w:r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04DB7FBA" w14:textId="5DF605ED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4.689e-04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73BFA901" w14:textId="50EC2B00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04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1AC39289" w14:textId="50B94799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926</w:t>
            </w:r>
          </w:p>
        </w:tc>
        <w:tc>
          <w:tcPr>
            <w:tcW w:w="946" w:type="pct"/>
            <w:tcBorders>
              <w:top w:val="nil"/>
              <w:bottom w:val="nil"/>
            </w:tcBorders>
          </w:tcPr>
          <w:p w14:paraId="71ADBED4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</w:tr>
      <w:tr w:rsidR="00810FF4" w:rsidRPr="00A67084" w14:paraId="5628D213" w14:textId="77777777" w:rsidTr="006163CE">
        <w:trPr>
          <w:trHeight w:val="293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0DCAECA3" w14:textId="4EB6523C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3CE4E3BC" w14:textId="3BAA2030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>FEV1/FVC</w:t>
            </w:r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340177D1" w14:textId="698476AC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1.906e-03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375E6292" w14:textId="6666D520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07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3AF8461E" w14:textId="51115AB4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822</w:t>
            </w:r>
          </w:p>
        </w:tc>
        <w:tc>
          <w:tcPr>
            <w:tcW w:w="946" w:type="pct"/>
            <w:tcBorders>
              <w:top w:val="nil"/>
              <w:bottom w:val="nil"/>
            </w:tcBorders>
          </w:tcPr>
          <w:p w14:paraId="61A6C6E3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</w:tr>
      <w:tr w:rsidR="00810FF4" w:rsidRPr="00A67084" w14:paraId="27C20A13" w14:textId="77777777" w:rsidTr="006163CE">
        <w:trPr>
          <w:trHeight w:val="293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79F38B86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0F3C8918" w14:textId="7823A834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Overall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lung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ancer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20642979" w14:textId="01AB4F2C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-1.228e-02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3D97D2EF" w14:textId="09F3F114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17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0483FBB6" w14:textId="7B56DDDC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514</w:t>
            </w:r>
          </w:p>
        </w:tc>
        <w:tc>
          <w:tcPr>
            <w:tcW w:w="946" w:type="pct"/>
            <w:tcBorders>
              <w:top w:val="nil"/>
              <w:bottom w:val="nil"/>
            </w:tcBorders>
          </w:tcPr>
          <w:p w14:paraId="565C2346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</w:tr>
      <w:tr w:rsidR="00810FF4" w:rsidRPr="00A67084" w14:paraId="319B3A44" w14:textId="77777777" w:rsidTr="006163CE">
        <w:trPr>
          <w:trHeight w:val="293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5A0945FB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30CE882C" w14:textId="0AF8BDE4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Adenocarcinoma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7E4ADF97" w14:textId="2598A0EA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-3.764e-02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19709B5E" w14:textId="26928EB1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35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10053433" w14:textId="3E8794C0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393</w:t>
            </w:r>
          </w:p>
        </w:tc>
        <w:tc>
          <w:tcPr>
            <w:tcW w:w="946" w:type="pct"/>
            <w:tcBorders>
              <w:top w:val="nil"/>
              <w:bottom w:val="nil"/>
            </w:tcBorders>
          </w:tcPr>
          <w:p w14:paraId="32B05435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</w:tr>
      <w:tr w:rsidR="00810FF4" w:rsidRPr="00A67084" w14:paraId="3A1049C1" w14:textId="77777777" w:rsidTr="006163CE">
        <w:trPr>
          <w:trHeight w:val="293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2B170158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2C9B611D" w14:textId="039995FE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Squamous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ell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arcinoma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5FE96EB3" w14:textId="43822A4E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1.287e-02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1948A8B7" w14:textId="05924456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32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137D263C" w14:textId="58D73A19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725</w:t>
            </w:r>
          </w:p>
        </w:tc>
        <w:tc>
          <w:tcPr>
            <w:tcW w:w="946" w:type="pct"/>
            <w:tcBorders>
              <w:top w:val="nil"/>
              <w:bottom w:val="nil"/>
            </w:tcBorders>
          </w:tcPr>
          <w:p w14:paraId="433096A6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</w:tr>
      <w:tr w:rsidR="00810FF4" w:rsidRPr="00A67084" w14:paraId="2E1AE091" w14:textId="77777777" w:rsidTr="006163CE">
        <w:trPr>
          <w:trHeight w:val="293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7E6B69A4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79C0B1CF" w14:textId="361BF3A9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Small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ell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arcinoma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70724E81" w14:textId="577884A9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9.097e-04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6C3A91E3" w14:textId="44AD585E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41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1DFBA861" w14:textId="00C9EF1F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983</w:t>
            </w:r>
          </w:p>
        </w:tc>
        <w:tc>
          <w:tcPr>
            <w:tcW w:w="946" w:type="pct"/>
            <w:tcBorders>
              <w:top w:val="nil"/>
              <w:bottom w:val="nil"/>
            </w:tcBorders>
          </w:tcPr>
          <w:p w14:paraId="5A774EE7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</w:tr>
      <w:tr w:rsidR="00810FF4" w:rsidRPr="00A67084" w14:paraId="73007804" w14:textId="77777777" w:rsidTr="006163CE">
        <w:trPr>
          <w:trHeight w:val="293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5825DCB0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3F9026C0" w14:textId="695F71AF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Never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smoker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182B7349" w14:textId="08F8BE2A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1.619e-02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55F281B3" w14:textId="3448129E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42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5366831F" w14:textId="108AA243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722</w:t>
            </w:r>
          </w:p>
        </w:tc>
        <w:tc>
          <w:tcPr>
            <w:tcW w:w="946" w:type="pct"/>
            <w:tcBorders>
              <w:top w:val="nil"/>
              <w:bottom w:val="nil"/>
            </w:tcBorders>
          </w:tcPr>
          <w:p w14:paraId="1EC126F6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</w:tr>
      <w:tr w:rsidR="00810FF4" w:rsidRPr="00A67084" w14:paraId="62C9C440" w14:textId="77777777" w:rsidTr="006163CE">
        <w:trPr>
          <w:trHeight w:val="293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74092AAF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1EB777E2" w14:textId="0D9937DF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Ever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smoker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7F7ED9C3" w14:textId="07771886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-5.228e-02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407504AD" w14:textId="048C343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24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64413DFB" w14:textId="6FD025F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156</w:t>
            </w:r>
          </w:p>
        </w:tc>
        <w:tc>
          <w:tcPr>
            <w:tcW w:w="946" w:type="pct"/>
            <w:tcBorders>
              <w:top w:val="nil"/>
              <w:bottom w:val="nil"/>
            </w:tcBorders>
          </w:tcPr>
          <w:p w14:paraId="35F3BDEC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</w:tr>
      <w:tr w:rsidR="00810FF4" w:rsidRPr="00A67084" w14:paraId="24DA8768" w14:textId="77777777" w:rsidTr="006163CE">
        <w:trPr>
          <w:trHeight w:val="293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770FF40C" w14:textId="08A198C6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Cannabis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use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disorder</w:t>
            </w:r>
            <w:proofErr w:type="spellEnd"/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3A1265B3" w14:textId="3A6E9469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>FEV1</w:t>
            </w:r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6ED448E2" w14:textId="1F126661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-7.881e-04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60FD0388" w14:textId="134DA4D0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00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657D54F1" w14:textId="524D61E0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54</w:t>
            </w:r>
          </w:p>
        </w:tc>
        <w:tc>
          <w:tcPr>
            <w:tcW w:w="946" w:type="pct"/>
            <w:tcBorders>
              <w:top w:val="nil"/>
              <w:bottom w:val="nil"/>
            </w:tcBorders>
          </w:tcPr>
          <w:p w14:paraId="143087E8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</w:tr>
      <w:tr w:rsidR="00810FF4" w:rsidRPr="00A67084" w14:paraId="098843EE" w14:textId="77777777" w:rsidTr="006163CE">
        <w:trPr>
          <w:trHeight w:val="293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737B3BAA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59ACCF7C" w14:textId="3F4047A0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>FVC</w:t>
            </w:r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55A0A315" w14:textId="7CD61BCA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-5.395e-04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0E9D5112" w14:textId="1DDC3601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00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443BDD5B" w14:textId="29E8C13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164</w:t>
            </w:r>
          </w:p>
        </w:tc>
        <w:tc>
          <w:tcPr>
            <w:tcW w:w="946" w:type="pct"/>
            <w:tcBorders>
              <w:top w:val="nil"/>
              <w:bottom w:val="nil"/>
            </w:tcBorders>
          </w:tcPr>
          <w:p w14:paraId="47A7C047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</w:tr>
      <w:tr w:rsidR="00810FF4" w:rsidRPr="00A67084" w14:paraId="68933C3F" w14:textId="77777777" w:rsidTr="006163CE">
        <w:trPr>
          <w:trHeight w:val="293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2B4D1665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4760F8A8" w14:textId="2008A9E8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>FEV1/FVC</w:t>
            </w:r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6E30284F" w14:textId="4D4EB28F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1.465e-02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48875263" w14:textId="2998AA52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05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0A708B31" w14:textId="609C1CE5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12</w:t>
            </w:r>
          </w:p>
        </w:tc>
        <w:tc>
          <w:tcPr>
            <w:tcW w:w="946" w:type="pct"/>
            <w:tcBorders>
              <w:top w:val="nil"/>
              <w:bottom w:val="nil"/>
            </w:tcBorders>
          </w:tcPr>
          <w:p w14:paraId="1A988782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</w:tr>
      <w:tr w:rsidR="00810FF4" w:rsidRPr="00A67084" w14:paraId="3A68F41F" w14:textId="77777777" w:rsidTr="006163CE">
        <w:trPr>
          <w:trHeight w:val="293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7B732493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0B4F1DEE" w14:textId="6CDC9C9C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Overall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lung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ancer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753BF71E" w14:textId="7CEA2764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-2.277e-02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18843AED" w14:textId="26C4C4AD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28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23D567D9" w14:textId="27C246EB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442</w:t>
            </w:r>
          </w:p>
        </w:tc>
        <w:tc>
          <w:tcPr>
            <w:tcW w:w="946" w:type="pct"/>
            <w:tcBorders>
              <w:top w:val="nil"/>
              <w:bottom w:val="nil"/>
            </w:tcBorders>
          </w:tcPr>
          <w:p w14:paraId="4CFDA9D3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</w:tr>
      <w:tr w:rsidR="00810FF4" w:rsidRPr="00A67084" w14:paraId="00FAD9EE" w14:textId="77777777" w:rsidTr="006163CE">
        <w:trPr>
          <w:trHeight w:val="293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676A1563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6BC365C8" w14:textId="6671102B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Adenocarcinoma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42249C4C" w14:textId="795719AE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-3.645e-02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118CE628" w14:textId="7D34F0A1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35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65663823" w14:textId="6F6379C4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330</w:t>
            </w:r>
          </w:p>
        </w:tc>
        <w:tc>
          <w:tcPr>
            <w:tcW w:w="946" w:type="pct"/>
            <w:tcBorders>
              <w:top w:val="nil"/>
              <w:bottom w:val="nil"/>
            </w:tcBorders>
          </w:tcPr>
          <w:p w14:paraId="1D848BFB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</w:tr>
      <w:tr w:rsidR="00810FF4" w:rsidRPr="00A67084" w14:paraId="42777292" w14:textId="77777777" w:rsidTr="006163CE">
        <w:trPr>
          <w:trHeight w:val="293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11A213A3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11D80D8A" w14:textId="1A86396F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Squamous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ell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arcinoma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288C18E3" w14:textId="6CC2914A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-5.222e-02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21A38752" w14:textId="3C6210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57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198B19E0" w14:textId="40E9B3A0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387</w:t>
            </w:r>
          </w:p>
        </w:tc>
        <w:tc>
          <w:tcPr>
            <w:tcW w:w="946" w:type="pct"/>
            <w:tcBorders>
              <w:top w:val="nil"/>
              <w:bottom w:val="nil"/>
            </w:tcBorders>
          </w:tcPr>
          <w:p w14:paraId="086C6BFD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</w:tr>
      <w:tr w:rsidR="00810FF4" w:rsidRPr="00A67084" w14:paraId="69BD04FE" w14:textId="77777777" w:rsidTr="006163CE">
        <w:trPr>
          <w:trHeight w:val="293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427DC69F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6E399AA0" w14:textId="2A561BCF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Small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ell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carcinoma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32EDD64D" w14:textId="7E43B37C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-6.627e-02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69430A48" w14:textId="4DCBB9BA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67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4BEE62D8" w14:textId="060CB929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350</w:t>
            </w:r>
          </w:p>
        </w:tc>
        <w:tc>
          <w:tcPr>
            <w:tcW w:w="946" w:type="pct"/>
            <w:tcBorders>
              <w:top w:val="nil"/>
              <w:bottom w:val="nil"/>
            </w:tcBorders>
          </w:tcPr>
          <w:p w14:paraId="1352C785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</w:tr>
      <w:tr w:rsidR="00810FF4" w:rsidRPr="00A67084" w14:paraId="70C96D38" w14:textId="77777777" w:rsidTr="006163CE">
        <w:trPr>
          <w:trHeight w:val="293"/>
        </w:trPr>
        <w:tc>
          <w:tcPr>
            <w:tcW w:w="813" w:type="pct"/>
            <w:tcBorders>
              <w:top w:val="nil"/>
              <w:left w:val="nil"/>
              <w:bottom w:val="nil"/>
            </w:tcBorders>
            <w:vAlign w:val="bottom"/>
          </w:tcPr>
          <w:p w14:paraId="13756FA6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</w:tcBorders>
            <w:vAlign w:val="bottom"/>
          </w:tcPr>
          <w:p w14:paraId="1B48F1F3" w14:textId="4475AECA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Never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smoker</w:t>
            </w:r>
            <w:proofErr w:type="spellEnd"/>
          </w:p>
        </w:tc>
        <w:tc>
          <w:tcPr>
            <w:tcW w:w="797" w:type="pct"/>
            <w:tcBorders>
              <w:top w:val="nil"/>
              <w:bottom w:val="nil"/>
            </w:tcBorders>
            <w:vAlign w:val="center"/>
          </w:tcPr>
          <w:p w14:paraId="5876A50F" w14:textId="66EF3A31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-1.517e-01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5AA7099D" w14:textId="2AE2A8A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71</w:t>
            </w:r>
          </w:p>
        </w:tc>
        <w:tc>
          <w:tcPr>
            <w:tcW w:w="947" w:type="pct"/>
            <w:tcBorders>
              <w:top w:val="nil"/>
              <w:bottom w:val="nil"/>
            </w:tcBorders>
            <w:vAlign w:val="center"/>
          </w:tcPr>
          <w:p w14:paraId="5528ABB8" w14:textId="6C1BC5B5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63</w:t>
            </w:r>
          </w:p>
        </w:tc>
        <w:tc>
          <w:tcPr>
            <w:tcW w:w="946" w:type="pct"/>
            <w:tcBorders>
              <w:top w:val="nil"/>
              <w:bottom w:val="nil"/>
            </w:tcBorders>
          </w:tcPr>
          <w:p w14:paraId="145089F6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</w:tr>
      <w:tr w:rsidR="00810FF4" w:rsidRPr="00A67084" w14:paraId="5EFD9D06" w14:textId="77777777" w:rsidTr="006163CE">
        <w:trPr>
          <w:trHeight w:val="293"/>
        </w:trPr>
        <w:tc>
          <w:tcPr>
            <w:tcW w:w="813" w:type="pct"/>
            <w:tcBorders>
              <w:top w:val="nil"/>
              <w:left w:val="nil"/>
              <w:bottom w:val="single" w:sz="12" w:space="0" w:color="auto"/>
            </w:tcBorders>
            <w:vAlign w:val="bottom"/>
          </w:tcPr>
          <w:p w14:paraId="098F6C01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69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single" w:sz="12" w:space="0" w:color="auto"/>
            </w:tcBorders>
            <w:vAlign w:val="bottom"/>
          </w:tcPr>
          <w:p w14:paraId="5E2F0C3F" w14:textId="754A63FD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-107" w:right="100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Ever</w:t>
            </w:r>
            <w:proofErr w:type="spellEnd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A67084">
              <w:rPr>
                <w:rFonts w:eastAsia="Arial" w:cs="Arial"/>
                <w:color w:val="111111"/>
                <w:sz w:val="18"/>
                <w:szCs w:val="18"/>
              </w:rPr>
              <w:t>smoker</w:t>
            </w:r>
            <w:proofErr w:type="spellEnd"/>
          </w:p>
        </w:tc>
        <w:tc>
          <w:tcPr>
            <w:tcW w:w="797" w:type="pct"/>
            <w:tcBorders>
              <w:top w:val="nil"/>
              <w:bottom w:val="single" w:sz="12" w:space="0" w:color="auto"/>
            </w:tcBorders>
            <w:vAlign w:val="center"/>
          </w:tcPr>
          <w:p w14:paraId="4DF5BB55" w14:textId="494A4803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-2.746e-02</w:t>
            </w:r>
          </w:p>
        </w:tc>
        <w:tc>
          <w:tcPr>
            <w:tcW w:w="947" w:type="pct"/>
            <w:tcBorders>
              <w:top w:val="nil"/>
              <w:bottom w:val="single" w:sz="12" w:space="0" w:color="auto"/>
            </w:tcBorders>
            <w:vAlign w:val="center"/>
          </w:tcPr>
          <w:p w14:paraId="67207BAD" w14:textId="01E495D1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036</w:t>
            </w:r>
          </w:p>
        </w:tc>
        <w:tc>
          <w:tcPr>
            <w:tcW w:w="947" w:type="pct"/>
            <w:tcBorders>
              <w:top w:val="nil"/>
              <w:bottom w:val="single" w:sz="12" w:space="0" w:color="auto"/>
            </w:tcBorders>
            <w:vAlign w:val="center"/>
          </w:tcPr>
          <w:p w14:paraId="643586D8" w14:textId="6DD8FD80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810FF4">
              <w:rPr>
                <w:rFonts w:eastAsia="Arial" w:cs="Arial"/>
                <w:color w:val="111111"/>
                <w:sz w:val="18"/>
                <w:szCs w:val="18"/>
              </w:rPr>
              <w:t>0.470</w:t>
            </w:r>
          </w:p>
        </w:tc>
        <w:tc>
          <w:tcPr>
            <w:tcW w:w="946" w:type="pct"/>
            <w:tcBorders>
              <w:top w:val="nil"/>
              <w:bottom w:val="single" w:sz="12" w:space="0" w:color="auto"/>
            </w:tcBorders>
          </w:tcPr>
          <w:p w14:paraId="7482F4FE" w14:textId="77777777" w:rsidR="00810FF4" w:rsidRPr="00A67084" w:rsidRDefault="00810FF4" w:rsidP="00810FF4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</w:tr>
    </w:tbl>
    <w:p w14:paraId="13DBB846" w14:textId="71990867" w:rsidR="0067055E" w:rsidRDefault="00103CC6" w:rsidP="0067055E">
      <w:pPr>
        <w:tabs>
          <w:tab w:val="clear" w:pos="567"/>
        </w:tabs>
        <w:spacing w:before="0" w:after="0" w:line="240" w:lineRule="auto"/>
        <w:rPr>
          <w:rFonts w:cs="Arial"/>
          <w:lang w:val="en-US"/>
        </w:rPr>
      </w:pPr>
      <w:r w:rsidRPr="00103CC6">
        <w:rPr>
          <w:rFonts w:cs="Arial"/>
          <w:sz w:val="16"/>
          <w:szCs w:val="16"/>
          <w:lang w:val="en-US"/>
        </w:rPr>
        <w:t>FEV</w:t>
      </w:r>
      <w:r w:rsidRPr="00103CC6">
        <w:rPr>
          <w:rFonts w:cs="Arial"/>
          <w:sz w:val="16"/>
          <w:szCs w:val="16"/>
          <w:vertAlign w:val="subscript"/>
          <w:lang w:val="en-US"/>
        </w:rPr>
        <w:t>1</w:t>
      </w:r>
      <w:r w:rsidRPr="00103CC6">
        <w:rPr>
          <w:rFonts w:cs="Arial"/>
          <w:sz w:val="16"/>
          <w:szCs w:val="16"/>
          <w:lang w:val="en-US"/>
        </w:rPr>
        <w:t xml:space="preserve">, </w:t>
      </w:r>
      <w:r w:rsidRPr="00103CC6">
        <w:rPr>
          <w:sz w:val="16"/>
          <w:szCs w:val="16"/>
          <w:lang w:val="en-US"/>
        </w:rPr>
        <w:t>forced expiratory volume in one second. FVC, lower forced vital capacity</w:t>
      </w:r>
    </w:p>
    <w:p w14:paraId="6F894685" w14:textId="0F58B039" w:rsidR="00955DD1" w:rsidRDefault="00955DD1" w:rsidP="00955DD1">
      <w:pPr>
        <w:tabs>
          <w:tab w:val="clear" w:pos="567"/>
        </w:tabs>
        <w:spacing w:before="0" w:after="0" w:line="240" w:lineRule="auto"/>
        <w:rPr>
          <w:rFonts w:cs="Arial"/>
          <w:lang w:val="en-US"/>
        </w:rPr>
        <w:sectPr w:rsidR="00955DD1" w:rsidSect="00F25138">
          <w:pgSz w:w="16840" w:h="11901" w:orient="landscape" w:code="9"/>
          <w:pgMar w:top="1418" w:right="1134" w:bottom="1418" w:left="1418" w:header="709" w:footer="709" w:gutter="0"/>
          <w:pgBorders w:offsetFrom="page">
            <w:bottom w:val="single" w:sz="4" w:space="24" w:color="auto"/>
          </w:pgBorders>
          <w:cols w:space="720"/>
          <w:docGrid w:linePitch="299"/>
        </w:sectPr>
      </w:pPr>
    </w:p>
    <w:p w14:paraId="7BAFBAC4" w14:textId="6A20B57E" w:rsidR="00810FF4" w:rsidRDefault="00810FF4" w:rsidP="0062442A">
      <w:pPr>
        <w:tabs>
          <w:tab w:val="clear" w:pos="567"/>
        </w:tabs>
        <w:spacing w:before="0" w:after="0" w:line="240" w:lineRule="auto"/>
        <w:rPr>
          <w:rFonts w:cs="Arial"/>
          <w:sz w:val="20"/>
          <w:szCs w:val="20"/>
          <w:lang w:val="en-US"/>
        </w:rPr>
      </w:pPr>
      <w:r w:rsidRPr="00810FF4">
        <w:rPr>
          <w:rFonts w:cs="Arial"/>
          <w:lang w:val="en-US"/>
        </w:rPr>
        <w:lastRenderedPageBreak/>
        <w:t xml:space="preserve">Supplementary </w:t>
      </w:r>
      <w:r w:rsidRPr="0045290C">
        <w:rPr>
          <w:rFonts w:cs="Arial"/>
          <w:lang w:val="en-US"/>
        </w:rPr>
        <w:t>Table</w:t>
      </w:r>
      <w:r>
        <w:rPr>
          <w:rFonts w:cs="Arial"/>
          <w:lang w:val="en-US"/>
        </w:rPr>
        <w:t xml:space="preserve"> 5</w:t>
      </w:r>
      <w:r>
        <w:rPr>
          <w:rFonts w:cs="Arial"/>
          <w:lang w:val="en-US"/>
        </w:rPr>
        <w:tab/>
      </w:r>
      <w:r w:rsidRPr="00810FF4">
        <w:rPr>
          <w:rFonts w:cs="Arial"/>
          <w:lang w:val="en-US"/>
        </w:rPr>
        <w:t>Inverse variance weighted estimates in leave-one-out analysis in primary analysis</w:t>
      </w:r>
    </w:p>
    <w:tbl>
      <w:tblPr>
        <w:tblStyle w:val="Tabellenraster"/>
        <w:tblW w:w="4748" w:type="pct"/>
        <w:tblInd w:w="103" w:type="dxa"/>
        <w:tblBorders>
          <w:top w:val="single" w:sz="12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000" w:firstRow="0" w:lastRow="0" w:firstColumn="0" w:lastColumn="0" w:noHBand="0" w:noVBand="0"/>
      </w:tblPr>
      <w:tblGrid>
        <w:gridCol w:w="2307"/>
        <w:gridCol w:w="1560"/>
        <w:gridCol w:w="1560"/>
        <w:gridCol w:w="2276"/>
        <w:gridCol w:w="3351"/>
        <w:gridCol w:w="2512"/>
      </w:tblGrid>
      <w:tr w:rsidR="001B4B28" w:rsidRPr="00B83759" w14:paraId="22B8C8BE" w14:textId="77777777" w:rsidTr="00C74939">
        <w:trPr>
          <w:trHeight w:val="356"/>
        </w:trPr>
        <w:tc>
          <w:tcPr>
            <w:tcW w:w="850" w:type="pct"/>
            <w:tcBorders>
              <w:top w:val="single" w:sz="12" w:space="0" w:color="auto"/>
              <w:left w:val="nil"/>
              <w:bottom w:val="single" w:sz="4" w:space="0" w:color="auto"/>
            </w:tcBorders>
            <w:vAlign w:val="bottom"/>
          </w:tcPr>
          <w:p w14:paraId="3F233B7D" w14:textId="77777777" w:rsidR="001B4B28" w:rsidRPr="00B83759" w:rsidRDefault="001B4B28" w:rsidP="001B4B28">
            <w:pPr>
              <w:spacing w:before="0" w:after="0" w:line="240" w:lineRule="auto"/>
              <w:jc w:val="left"/>
              <w:rPr>
                <w:rFonts w:cs="Arial"/>
                <w:sz w:val="18"/>
                <w:szCs w:val="18"/>
                <w:lang w:val="en-GB"/>
              </w:rPr>
            </w:pPr>
            <w:r w:rsidRPr="00B83759">
              <w:rPr>
                <w:rFonts w:cs="Arial"/>
                <w:sz w:val="18"/>
                <w:szCs w:val="18"/>
                <w:lang w:val="en-GB"/>
              </w:rPr>
              <w:t>SNP excluded</w:t>
            </w:r>
          </w:p>
        </w:tc>
        <w:tc>
          <w:tcPr>
            <w:tcW w:w="575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1ADF0CDE" w14:textId="77777777" w:rsidR="001B4B28" w:rsidRPr="00B83759" w:rsidRDefault="001B4B28" w:rsidP="001B4B28">
            <w:pPr>
              <w:spacing w:before="0" w:after="0" w:line="240" w:lineRule="auto"/>
              <w:jc w:val="left"/>
              <w:rPr>
                <w:rFonts w:cs="Arial"/>
                <w:sz w:val="18"/>
                <w:szCs w:val="18"/>
                <w:lang w:val="en-GB"/>
              </w:rPr>
            </w:pPr>
          </w:p>
        </w:tc>
        <w:tc>
          <w:tcPr>
            <w:tcW w:w="575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65B8DFCE" w14:textId="28E53986" w:rsidR="001B4B28" w:rsidRPr="00B83759" w:rsidRDefault="001B4B28" w:rsidP="00812302">
            <w:pPr>
              <w:spacing w:before="0" w:after="0" w:line="240" w:lineRule="auto"/>
              <w:jc w:val="left"/>
              <w:rPr>
                <w:rFonts w:cs="Arial"/>
                <w:sz w:val="18"/>
                <w:szCs w:val="18"/>
                <w:lang w:val="en-GB"/>
              </w:rPr>
            </w:pPr>
            <w:r w:rsidRPr="00B83759">
              <w:rPr>
                <w:rFonts w:cs="Arial"/>
                <w:sz w:val="18"/>
                <w:szCs w:val="18"/>
                <w:lang w:val="en-GB"/>
              </w:rPr>
              <w:t>SNP</w:t>
            </w:r>
          </w:p>
        </w:tc>
        <w:tc>
          <w:tcPr>
            <w:tcW w:w="839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45AE0141" w14:textId="29C60114" w:rsidR="001B4B28" w:rsidRPr="00B83759" w:rsidRDefault="001B4B28" w:rsidP="00810FF4">
            <w:pPr>
              <w:spacing w:before="0" w:after="0" w:line="240" w:lineRule="auto"/>
              <w:jc w:val="center"/>
              <w:rPr>
                <w:rFonts w:cs="Arial"/>
                <w:sz w:val="18"/>
                <w:szCs w:val="18"/>
                <w:lang w:val="en-GB"/>
              </w:rPr>
            </w:pPr>
            <w:r w:rsidRPr="00B83759">
              <w:rPr>
                <w:rFonts w:cs="Arial"/>
                <w:sz w:val="18"/>
                <w:szCs w:val="18"/>
                <w:lang w:val="en-GB"/>
              </w:rPr>
              <w:t>Beta/OR</w:t>
            </w:r>
          </w:p>
        </w:tc>
        <w:tc>
          <w:tcPr>
            <w:tcW w:w="1235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3F72E218" w14:textId="53C7C5BE" w:rsidR="001B4B28" w:rsidRPr="00B83759" w:rsidRDefault="001B4B28" w:rsidP="00810FF4">
            <w:pPr>
              <w:spacing w:before="0" w:after="0" w:line="240" w:lineRule="auto"/>
              <w:jc w:val="center"/>
              <w:rPr>
                <w:rFonts w:cs="Arial"/>
                <w:sz w:val="18"/>
                <w:szCs w:val="18"/>
                <w:lang w:val="en-GB"/>
              </w:rPr>
            </w:pPr>
            <w:r w:rsidRPr="00B83759">
              <w:rPr>
                <w:rFonts w:cs="Arial"/>
                <w:sz w:val="18"/>
                <w:szCs w:val="18"/>
                <w:lang w:val="en-GB"/>
              </w:rPr>
              <w:t>(95% CI)</w:t>
            </w:r>
          </w:p>
        </w:tc>
        <w:tc>
          <w:tcPr>
            <w:tcW w:w="926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35589780" w14:textId="77777777" w:rsidR="001B4B28" w:rsidRPr="00B83759" w:rsidRDefault="001B4B28" w:rsidP="00810FF4">
            <w:pPr>
              <w:spacing w:before="0" w:after="0" w:line="240" w:lineRule="auto"/>
              <w:jc w:val="center"/>
              <w:rPr>
                <w:rFonts w:cs="Arial"/>
                <w:i/>
                <w:sz w:val="18"/>
                <w:szCs w:val="18"/>
                <w:lang w:val="en-GB"/>
              </w:rPr>
            </w:pPr>
            <w:r w:rsidRPr="00B83759">
              <w:rPr>
                <w:rFonts w:cs="Arial"/>
                <w:sz w:val="18"/>
                <w:szCs w:val="18"/>
                <w:lang w:val="en-GB"/>
              </w:rPr>
              <w:t>P value</w:t>
            </w:r>
          </w:p>
        </w:tc>
      </w:tr>
      <w:tr w:rsidR="00B3090B" w:rsidRPr="00B83759" w14:paraId="4852311E" w14:textId="77777777" w:rsidTr="00C74939">
        <w:trPr>
          <w:trHeight w:val="356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57476C51" w14:textId="1167FDC7" w:rsidR="00B3090B" w:rsidRPr="00B83759" w:rsidRDefault="00B3090B" w:rsidP="00B3090B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Lifetime cannabis use</w:t>
            </w: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7498FE90" w14:textId="424AE50F" w:rsidR="00B3090B" w:rsidRPr="00B83759" w:rsidRDefault="00B3090B" w:rsidP="00B3090B">
            <w:pPr>
              <w:spacing w:before="0" w:after="0" w:line="24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cs="Arial"/>
                <w:sz w:val="18"/>
                <w:szCs w:val="18"/>
                <w:lang w:val="en-GB"/>
              </w:rPr>
              <w:t>FEV1</w:t>
            </w: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35C62F21" w14:textId="371C0777" w:rsidR="00B3090B" w:rsidRPr="00B83759" w:rsidRDefault="00B3090B" w:rsidP="00B3090B">
            <w:pPr>
              <w:pStyle w:val="HTMLVorformatiert"/>
              <w:shd w:val="clear" w:color="auto" w:fill="FFFFFF"/>
              <w:wordWrap w:val="0"/>
              <w:rPr>
                <w:rFonts w:ascii="Arial" w:eastAsia="Arial" w:hAnsi="Arial" w:cs="Arial"/>
                <w:color w:val="111111"/>
                <w:sz w:val="18"/>
                <w:szCs w:val="18"/>
                <w:lang w:val="de-DE" w:eastAsia="ja-JP"/>
              </w:rPr>
            </w:pPr>
            <w:r w:rsidRPr="00B83759">
              <w:rPr>
                <w:rFonts w:ascii="Arial" w:eastAsia="Arial" w:hAnsi="Arial" w:cs="Arial"/>
                <w:color w:val="000000"/>
                <w:sz w:val="18"/>
                <w:szCs w:val="18"/>
              </w:rPr>
              <w:t>rs10085617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6A1341CE" w14:textId="495723E4" w:rsidR="00B3090B" w:rsidRPr="00B83759" w:rsidRDefault="00B3090B" w:rsidP="00B3090B">
            <w:pPr>
              <w:pStyle w:val="HTMLVorformatiert"/>
              <w:shd w:val="clear" w:color="auto" w:fill="FFFFFF"/>
              <w:wordWrap w:val="0"/>
              <w:jc w:val="center"/>
              <w:rPr>
                <w:rFonts w:ascii="Arial" w:eastAsia="Arial" w:hAnsi="Arial" w:cs="Arial"/>
                <w:color w:val="111111"/>
                <w:sz w:val="18"/>
                <w:szCs w:val="18"/>
                <w:lang w:val="de-DE" w:eastAsia="ja-JP"/>
              </w:rPr>
            </w:pPr>
            <w:r w:rsidRPr="00B83759">
              <w:rPr>
                <w:rFonts w:ascii="Arial" w:eastAsia="Arial" w:hAnsi="Arial" w:cs="Arial"/>
                <w:color w:val="000000"/>
                <w:sz w:val="18"/>
                <w:szCs w:val="18"/>
              </w:rPr>
              <w:t>-0.003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7FD068A1" w14:textId="2F08BC7E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57;0.05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794ADECC" w14:textId="7D33FF5E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8668</w:t>
            </w:r>
          </w:p>
        </w:tc>
      </w:tr>
      <w:tr w:rsidR="00B3090B" w:rsidRPr="00B83759" w14:paraId="297C976B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1433333A" w14:textId="672E4F05" w:rsidR="00B3090B" w:rsidRPr="00B83759" w:rsidRDefault="00B3090B" w:rsidP="00B3090B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1A4DCBB4" w14:textId="77777777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2D9AB918" w14:textId="4ED8B1EF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b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2875907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0B40FE0F" w14:textId="6A2EF02B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b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-0.025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575F2B96" w14:textId="25C0935D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b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45;-0.004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791804C9" w14:textId="67E22648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b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006</w:t>
            </w:r>
          </w:p>
        </w:tc>
      </w:tr>
      <w:tr w:rsidR="00B3090B" w:rsidRPr="00B83759" w14:paraId="288E76C7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2BC9BC37" w14:textId="769A6BD3" w:rsidR="00B3090B" w:rsidRPr="00B83759" w:rsidRDefault="00B3090B" w:rsidP="00B3090B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80D0A11" w14:textId="77777777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703D7472" w14:textId="69E38DA4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773390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7546435F" w14:textId="59BDC596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-0.002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239398F6" w14:textId="6051F2BE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74;0.071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705FDC2C" w14:textId="42DA4867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507</w:t>
            </w:r>
          </w:p>
        </w:tc>
      </w:tr>
      <w:tr w:rsidR="00B3090B" w:rsidRPr="00B83759" w14:paraId="580BA0F8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7C6F6E41" w14:textId="1D2764E8" w:rsidR="00B3090B" w:rsidRPr="00B83759" w:rsidRDefault="00B3090B" w:rsidP="00B3090B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051A0895" w14:textId="77777777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77F46A0E" w14:textId="4B18680A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919557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9E5BC22" w14:textId="025C328F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-0.003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5D6F3C64" w14:textId="260C5325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62;0.055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0F6CB294" w14:textId="41DE78F4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8669</w:t>
            </w:r>
          </w:p>
        </w:tc>
      </w:tr>
      <w:tr w:rsidR="00B3090B" w:rsidRPr="00B83759" w14:paraId="40494746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512B35B1" w14:textId="0B56D773" w:rsidR="00B3090B" w:rsidRPr="00B83759" w:rsidRDefault="00B3090B" w:rsidP="00B3090B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59379663" w14:textId="246A0C3D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111111"/>
                <w:sz w:val="18"/>
                <w:szCs w:val="18"/>
              </w:rPr>
              <w:t>FVC</w:t>
            </w: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633FB0EE" w14:textId="5C5EADF9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76172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01B79ADA" w14:textId="3745185A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07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7BBC3E9C" w14:textId="70C407F0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19;0.03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7FBAE753" w14:textId="2B717AD3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6230</w:t>
            </w:r>
          </w:p>
        </w:tc>
      </w:tr>
      <w:tr w:rsidR="00B3090B" w:rsidRPr="00B83759" w14:paraId="2ECC08A4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56402677" w14:textId="1D940EFA" w:rsidR="00B3090B" w:rsidRPr="00B83759" w:rsidRDefault="00B3090B" w:rsidP="00B3090B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13124CEE" w14:textId="77777777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73E22161" w14:textId="3B81B536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2875907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76107B7E" w14:textId="7A11BA2C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-0.004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715E8FED" w14:textId="152016DC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45;0.038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53C45A60" w14:textId="0B19A68E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8640</w:t>
            </w:r>
          </w:p>
        </w:tc>
      </w:tr>
      <w:tr w:rsidR="00B3090B" w:rsidRPr="00B83759" w14:paraId="050EC60E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64744767" w14:textId="540F4923" w:rsidR="00B3090B" w:rsidRPr="00B83759" w:rsidRDefault="00B3090B" w:rsidP="00B3090B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5A774D6F" w14:textId="77777777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782F8A1" w14:textId="721744A3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773390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BE433BA" w14:textId="01B1241E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05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5CA14355" w14:textId="03C352F7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41;0.05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31A0E8C6" w14:textId="77528CD2" w:rsidR="00B3090B" w:rsidRPr="00B83759" w:rsidRDefault="00B3090B" w:rsidP="00B3090B">
            <w:pPr>
              <w:pStyle w:val="HTMLVorformatiert"/>
              <w:shd w:val="clear" w:color="auto" w:fill="FFFFFF"/>
              <w:wordWrap w:val="0"/>
              <w:jc w:val="center"/>
              <w:rPr>
                <w:rFonts w:ascii="Arial" w:eastAsia="Arial" w:hAnsi="Arial" w:cs="Arial"/>
                <w:color w:val="111111"/>
                <w:sz w:val="18"/>
                <w:szCs w:val="18"/>
                <w:lang w:val="de-DE" w:eastAsia="ja-JP"/>
              </w:rPr>
            </w:pPr>
            <w:r w:rsidRPr="00B83759">
              <w:rPr>
                <w:rFonts w:ascii="Arial" w:eastAsia="Arial" w:hAnsi="Arial" w:cs="Arial"/>
                <w:color w:val="000000"/>
                <w:sz w:val="18"/>
                <w:szCs w:val="18"/>
              </w:rPr>
              <w:t>0.8426</w:t>
            </w:r>
          </w:p>
        </w:tc>
      </w:tr>
      <w:tr w:rsidR="00B3090B" w:rsidRPr="00B83759" w14:paraId="2AEE3506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22D0BD90" w14:textId="6975A605" w:rsidR="00B3090B" w:rsidRPr="00B83759" w:rsidRDefault="00B3090B" w:rsidP="00B3090B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5B26709" w14:textId="77777777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FBCBE4A" w14:textId="34F142E0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919557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3D04F2D0" w14:textId="269F59FA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-0.010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01E3E391" w14:textId="4A4B940D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35;0.016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1E9DE887" w14:textId="507B9475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4566</w:t>
            </w:r>
          </w:p>
        </w:tc>
      </w:tr>
      <w:tr w:rsidR="00B3090B" w:rsidRPr="00B83759" w14:paraId="2A392670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0F74F795" w14:textId="616EF3A4" w:rsidR="00B3090B" w:rsidRPr="00B83759" w:rsidRDefault="00B3090B" w:rsidP="00B3090B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7883C94F" w14:textId="64040770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111111"/>
                <w:sz w:val="18"/>
                <w:szCs w:val="18"/>
              </w:rPr>
              <w:t>FEV1/FVC</w:t>
            </w: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03C1621A" w14:textId="06959C20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0499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154ABEC9" w14:textId="349328C7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-0.022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6F85EC93" w14:textId="0C903A21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45;0.002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7FD1AF25" w14:textId="1412C3AE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761</w:t>
            </w:r>
          </w:p>
        </w:tc>
      </w:tr>
      <w:tr w:rsidR="00B3090B" w:rsidRPr="00B83759" w14:paraId="6C9D592D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6D84643C" w14:textId="7885D502" w:rsidR="00B3090B" w:rsidRPr="00B83759" w:rsidRDefault="00B3090B" w:rsidP="00B3090B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014D8755" w14:textId="77777777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3C987DAD" w14:textId="2EE9ACD3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76172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0B0651EE" w14:textId="5597E07C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04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0C81BBF4" w14:textId="3E8BD9FA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56;0.06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681444B9" w14:textId="16361900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080</w:t>
            </w:r>
          </w:p>
        </w:tc>
      </w:tr>
      <w:tr w:rsidR="00B3090B" w:rsidRPr="00B83759" w14:paraId="203D345E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6B7309BB" w14:textId="4149A649" w:rsidR="00B3090B" w:rsidRPr="00B83759" w:rsidRDefault="00B3090B" w:rsidP="00B3090B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34852F1D" w14:textId="77777777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21F54385" w14:textId="3469CBEC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773390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37494AD6" w14:textId="59C0FC0B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10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11C8CFFB" w14:textId="5B920DA2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84;0.105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5FDF9AA9" w14:textId="0D21DF50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8293</w:t>
            </w:r>
          </w:p>
        </w:tc>
      </w:tr>
      <w:tr w:rsidR="00B3090B" w:rsidRPr="00B83759" w14:paraId="504FA32B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670EADFF" w14:textId="417D2266" w:rsidR="00B3090B" w:rsidRPr="00B83759" w:rsidRDefault="00B3090B" w:rsidP="00B3090B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1D8E66AF" w14:textId="0D811E59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111111"/>
                <w:sz w:val="18"/>
                <w:szCs w:val="18"/>
              </w:rPr>
              <w:t xml:space="preserve">Overall </w:t>
            </w: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lung</w:t>
            </w:r>
            <w:proofErr w:type="spellEnd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cancer</w:t>
            </w:r>
            <w:proofErr w:type="spellEnd"/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0AC2C994" w14:textId="07AD2DFE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0085617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39360427" w14:textId="19CA1DCD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4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684A10F3" w14:textId="79E6019C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3;1.16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7C7930BC" w14:textId="07D8AA19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5260</w:t>
            </w:r>
          </w:p>
        </w:tc>
      </w:tr>
      <w:tr w:rsidR="00B3090B" w:rsidRPr="00B83759" w14:paraId="388B1A2E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1A3380AA" w14:textId="789D81C3" w:rsidR="00B3090B" w:rsidRPr="00B83759" w:rsidRDefault="00B3090B" w:rsidP="00B3090B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33A4838C" w14:textId="727E2613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5FC6E44D" w14:textId="1E022E44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76172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44DBBDA5" w14:textId="54B5AE7C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D072C26" w14:textId="58F3A556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5;1.17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5735730A" w14:textId="161AA95D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3320</w:t>
            </w:r>
          </w:p>
        </w:tc>
      </w:tr>
      <w:tr w:rsidR="00B3090B" w:rsidRPr="00B83759" w14:paraId="6BB1ECF5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4B781E7E" w14:textId="4D880675" w:rsidR="00B3090B" w:rsidRPr="00B83759" w:rsidRDefault="00B3090B" w:rsidP="00B3090B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357035E1" w14:textId="6C87A8FA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3A2DD618" w14:textId="17E01573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2875907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A36A210" w14:textId="0AA3AD41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9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7CF414ED" w14:textId="443A4D3C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1.01;1.17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3AD3D57D" w14:textId="0BB1E099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290</w:t>
            </w:r>
          </w:p>
        </w:tc>
      </w:tr>
      <w:tr w:rsidR="00B3090B" w:rsidRPr="00B83759" w14:paraId="56842643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23DC56F6" w14:textId="766C90A4" w:rsidR="00B3090B" w:rsidRPr="00B83759" w:rsidRDefault="00B3090B" w:rsidP="00B3090B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39E59F6C" w14:textId="2B6A6540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0DE647F0" w14:textId="42021357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773390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700DAD5" w14:textId="64ACCE90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8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56D7F173" w14:textId="547D61F9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8;1.08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35569AFA" w14:textId="69246A5E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6590</w:t>
            </w:r>
          </w:p>
        </w:tc>
      </w:tr>
      <w:tr w:rsidR="00B3090B" w:rsidRPr="00B83759" w14:paraId="1F3AB9EC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26BCB015" w14:textId="3DF5D120" w:rsidR="00B3090B" w:rsidRPr="00B83759" w:rsidRDefault="00B3090B" w:rsidP="00B3090B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20EB605" w14:textId="2BBB076B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B570047" w14:textId="35117AFB" w:rsidR="00B3090B" w:rsidRPr="00B83759" w:rsidRDefault="00B3090B" w:rsidP="00B3090B">
            <w:pPr>
              <w:spacing w:before="0" w:after="0" w:line="360" w:lineRule="auto"/>
              <w:ind w:left="-6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919557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2FBBE401" w14:textId="7AA7B90F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4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5626D40D" w14:textId="0F737867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2;1.18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2AA1E0D3" w14:textId="5BDEB5F2" w:rsidR="00B3090B" w:rsidRPr="00B83759" w:rsidRDefault="00B3090B" w:rsidP="00B3090B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5380</w:t>
            </w:r>
          </w:p>
        </w:tc>
      </w:tr>
      <w:tr w:rsidR="00611B63" w:rsidRPr="00B83759" w14:paraId="72ACC019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23D5EF9A" w14:textId="77777777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155AE5A" w14:textId="6B91A176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Adenocarcinoma</w:t>
            </w:r>
            <w:proofErr w:type="spellEnd"/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2F0E9082" w14:textId="00B9FAF1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0499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CCA8E96" w14:textId="79DCB2C2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61CCF5A5" w14:textId="22C2BA0F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78;1.42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0EF89D07" w14:textId="2368A0F3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7439</w:t>
            </w:r>
          </w:p>
        </w:tc>
      </w:tr>
      <w:tr w:rsidR="00611B63" w:rsidRPr="00B83759" w14:paraId="360880C4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685285E0" w14:textId="77777777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40E6D9E3" w14:textId="763D0540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7341A870" w14:textId="7FF35966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2875907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38E7BBC3" w14:textId="35B99711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16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2D1AF10C" w14:textId="2BE52824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4;1.4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7D9E1E97" w14:textId="1141B310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1757</w:t>
            </w:r>
          </w:p>
        </w:tc>
      </w:tr>
      <w:tr w:rsidR="00611B63" w:rsidRPr="00B83759" w14:paraId="31954E15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7F40A70E" w14:textId="77777777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E55CBB4" w14:textId="1DFF6755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6C74AFE6" w14:textId="207F3951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773390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38CFFF7" w14:textId="4BC69D5C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86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634498D8" w14:textId="1D8FB076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64;1.16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59A888CF" w14:textId="2C7150C5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3243</w:t>
            </w:r>
          </w:p>
        </w:tc>
      </w:tr>
      <w:tr w:rsidR="00611B63" w:rsidRPr="00B83759" w14:paraId="2ADC9600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47E15026" w14:textId="77777777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29CC9773" w14:textId="48CEACA1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28DAE1DB" w14:textId="12346E5C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919557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7017688B" w14:textId="007A7C45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4D12A278" w14:textId="75FE030F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75;1.3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5EEFA6BD" w14:textId="2CC845CC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974</w:t>
            </w:r>
          </w:p>
        </w:tc>
      </w:tr>
      <w:tr w:rsidR="00611B63" w:rsidRPr="00B83759" w14:paraId="434CA0B0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6B7342B5" w14:textId="77777777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3FD3093F" w14:textId="335413C6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Squamous</w:t>
            </w:r>
            <w:proofErr w:type="spellEnd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cell</w:t>
            </w:r>
            <w:proofErr w:type="spellEnd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carcinoma</w:t>
            </w:r>
            <w:proofErr w:type="spellEnd"/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E169A85" w14:textId="281C6480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76172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6432919E" w14:textId="64483E84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24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0309482C" w14:textId="42933AC0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1.07;1.44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1622776F" w14:textId="2541A7B3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046</w:t>
            </w:r>
          </w:p>
        </w:tc>
      </w:tr>
      <w:tr w:rsidR="00611B63" w:rsidRPr="00B83759" w14:paraId="61A2063C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21215B05" w14:textId="77777777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17AD8F2F" w14:textId="068C55B6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785AB2AC" w14:textId="62CB5099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2875907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4A855DF4" w14:textId="2CDFDDDE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20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79724203" w14:textId="234F50C9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1.02;1.4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2F5B6E44" w14:textId="34DAFF45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248</w:t>
            </w:r>
          </w:p>
        </w:tc>
      </w:tr>
      <w:tr w:rsidR="00611B63" w:rsidRPr="00B83759" w14:paraId="2B8C73F7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1FD61C57" w14:textId="77777777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740A08B3" w14:textId="50C0D5F2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3FFCA5BA" w14:textId="507FC226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773390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A6E9D38" w14:textId="5047FB9A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34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60926693" w14:textId="748C2DF1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1.07;1.68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6B76118E" w14:textId="40CB5F13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115</w:t>
            </w:r>
          </w:p>
        </w:tc>
      </w:tr>
      <w:tr w:rsidR="00611B63" w:rsidRPr="00B83759" w14:paraId="4B8B7609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46499C7A" w14:textId="77777777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1104D4AE" w14:textId="77777777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015FE152" w14:textId="550B44BA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919557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653AC8D" w14:textId="2C5871D5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18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630F8C0A" w14:textId="5813BF2F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1.06;1.31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667C59BC" w14:textId="089A60DE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018</w:t>
            </w:r>
          </w:p>
        </w:tc>
      </w:tr>
      <w:tr w:rsidR="00611B63" w:rsidRPr="00B83759" w14:paraId="7CF9F3AB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403C10F6" w14:textId="77777777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5B63711A" w14:textId="6CC8BDE5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111111"/>
                <w:sz w:val="18"/>
                <w:szCs w:val="18"/>
              </w:rPr>
              <w:t xml:space="preserve">Small </w:t>
            </w: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cell</w:t>
            </w:r>
            <w:proofErr w:type="spellEnd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carcinoma</w:t>
            </w:r>
            <w:proofErr w:type="spellEnd"/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0F6D414" w14:textId="44B600B9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0085617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6832D0BD" w14:textId="154685DD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7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007EDBD3" w14:textId="4D8A1BCB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72;1.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1DC3D61E" w14:textId="4659108A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8295</w:t>
            </w:r>
          </w:p>
        </w:tc>
      </w:tr>
      <w:tr w:rsidR="00611B63" w:rsidRPr="00B83759" w14:paraId="5B42AD5B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46708945" w14:textId="15B73DAC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64EFAC6" w14:textId="77777777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7EF76E8B" w14:textId="61DC5725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0499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7558CAEC" w14:textId="5D081E8D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4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6A6DA675" w14:textId="1B88E795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4;1.28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0B97D7E9" w14:textId="6E29093B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7302</w:t>
            </w:r>
          </w:p>
        </w:tc>
      </w:tr>
      <w:tr w:rsidR="00611B63" w:rsidRPr="00B83759" w14:paraId="6B6CE105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2801603D" w14:textId="53202157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57D5D861" w14:textId="77777777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41DAE15F" w14:textId="37540EED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76172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0504D514" w14:textId="2ECD628E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1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256F1265" w14:textId="184AADDE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74;1.12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31217406" w14:textId="03FCCDAE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3694</w:t>
            </w:r>
          </w:p>
        </w:tc>
      </w:tr>
      <w:tr w:rsidR="00611B63" w:rsidRPr="00B83759" w14:paraId="6A15EDB4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4B016AA9" w14:textId="2304CF5B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1065BA53" w14:textId="77777777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29A9CF55" w14:textId="146B5040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2875907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7283A6CC" w14:textId="73F25807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2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FA2E5C8" w14:textId="3327E7E6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74;1.4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6756054B" w14:textId="1CF83700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211</w:t>
            </w:r>
          </w:p>
        </w:tc>
      </w:tr>
      <w:tr w:rsidR="00611B63" w:rsidRPr="00B83759" w14:paraId="5EF2AA71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664CFBF6" w14:textId="61FF7429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326B09F3" w14:textId="77777777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4F69733D" w14:textId="7962C9AC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773390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1B76BB56" w14:textId="5DDFC10C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5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4FD935B" w14:textId="6BFDC30C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7;1.29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7F0ADDFA" w14:textId="01308D76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7559</w:t>
            </w:r>
          </w:p>
        </w:tc>
      </w:tr>
      <w:tr w:rsidR="00611B63" w:rsidRPr="00B83759" w14:paraId="12DA4E68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1E819D2D" w14:textId="77777777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D777EF1" w14:textId="77777777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C4DDB37" w14:textId="3EAFA323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919557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71DF839A" w14:textId="73124330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26C894BF" w14:textId="1EA88D10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76;1.36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77FF2924" w14:textId="433865C5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301</w:t>
            </w:r>
          </w:p>
        </w:tc>
      </w:tr>
      <w:tr w:rsidR="00611B63" w:rsidRPr="00B83759" w14:paraId="054F0445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5BFE96DD" w14:textId="77777777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50EE8722" w14:textId="13B82EC0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111111"/>
                <w:sz w:val="18"/>
                <w:szCs w:val="18"/>
              </w:rPr>
              <w:t xml:space="preserve">Never </w:t>
            </w: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smoker</w:t>
            </w:r>
            <w:proofErr w:type="spellEnd"/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69C2FDF0" w14:textId="5384EC18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0085617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7894D12D" w14:textId="2D622D83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14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0029A842" w14:textId="2A78B76F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;1.6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592897A9" w14:textId="7421E3AE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4675</w:t>
            </w:r>
          </w:p>
        </w:tc>
      </w:tr>
      <w:tr w:rsidR="00611B63" w:rsidRPr="00B83759" w14:paraId="2C47AF0F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43636CB6" w14:textId="77777777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584E4AF2" w14:textId="77777777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4E9E1508" w14:textId="5328798E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0499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2199BC0F" w14:textId="52CC136D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9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21D0515C" w14:textId="7A122A70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78;1.51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4FCDFBF4" w14:textId="25F315D5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6075</w:t>
            </w:r>
          </w:p>
        </w:tc>
      </w:tr>
      <w:tr w:rsidR="00611B63" w:rsidRPr="00B83759" w14:paraId="7655032A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5513B01C" w14:textId="77777777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F57FDF5" w14:textId="77777777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DB68D67" w14:textId="79994BB1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76172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7F5B6362" w14:textId="08F9B1CD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12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7000A4EE" w14:textId="6E26B98C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79;1.61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63C421E4" w14:textId="5EA912EA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5222</w:t>
            </w:r>
          </w:p>
        </w:tc>
      </w:tr>
      <w:tr w:rsidR="00611B63" w:rsidRPr="00B83759" w14:paraId="23749710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1C05EA5C" w14:textId="77777777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29FC97A0" w14:textId="77777777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5A51A48C" w14:textId="174779F2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2875907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09227D62" w14:textId="2C1DF1B6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31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0B30C902" w14:textId="13CEA0D2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3;1.86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699C123D" w14:textId="78FC59A0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1221</w:t>
            </w:r>
          </w:p>
        </w:tc>
      </w:tr>
      <w:tr w:rsidR="00611B63" w:rsidRPr="00B83759" w14:paraId="12B2B3C2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5FD67BD4" w14:textId="6911EED2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5F327B3D" w14:textId="77777777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77AD6986" w14:textId="040737F4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773390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42596396" w14:textId="23FA439D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15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7A4E36B9" w14:textId="5300ABCF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72;1.8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2596511E" w14:textId="5BCC12DE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5665</w:t>
            </w:r>
          </w:p>
        </w:tc>
      </w:tr>
      <w:tr w:rsidR="00611B63" w:rsidRPr="00B83759" w14:paraId="67F18152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bottom"/>
          </w:tcPr>
          <w:p w14:paraId="6CA6D45E" w14:textId="711173AB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7FA279FC" w14:textId="77777777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355E5343" w14:textId="3EFCB35A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919557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72E1182" w14:textId="7F796254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25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1D628FB4" w14:textId="6EBE1A29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2;1.71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692FC04F" w14:textId="0DFE9B99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1504</w:t>
            </w:r>
          </w:p>
        </w:tc>
      </w:tr>
      <w:tr w:rsidR="00611B63" w:rsidRPr="00B83759" w14:paraId="47CD07CE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36FB12D6" w14:textId="36BD5E29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773306E7" w14:textId="53FA728A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Ever</w:t>
            </w:r>
            <w:proofErr w:type="spellEnd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smoker</w:t>
            </w:r>
            <w:proofErr w:type="spellEnd"/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4D0BF27B" w14:textId="32668B30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76172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90E72BC" w14:textId="22F6846F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10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1A546BB8" w14:textId="6643618D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9;1.36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33B52805" w14:textId="42024626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3838</w:t>
            </w:r>
          </w:p>
        </w:tc>
      </w:tr>
      <w:tr w:rsidR="00611B63" w:rsidRPr="00B83759" w14:paraId="715E32AF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1FB14853" w14:textId="573F5036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4A32A8DE" w14:textId="77777777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7924C5BE" w14:textId="6C49F72B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2875907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6F304D80" w14:textId="6C9C24E1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14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2B1A0DEE" w14:textId="3D3FBA1C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3;1.57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219522A1" w14:textId="50D38D14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4194</w:t>
            </w:r>
          </w:p>
        </w:tc>
      </w:tr>
      <w:tr w:rsidR="00611B63" w:rsidRPr="00B83759" w14:paraId="44A6ADFB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45CB4641" w14:textId="4F8D4B97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525EE3E0" w14:textId="77777777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607498EB" w14:textId="5ED807FD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773390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22530DFF" w14:textId="20B758F1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87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674CB611" w14:textId="34DBDBD6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67;1.1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04F1A07E" w14:textId="718D62C0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3099</w:t>
            </w:r>
          </w:p>
        </w:tc>
      </w:tr>
      <w:tr w:rsidR="00611B63" w:rsidRPr="00B83759" w14:paraId="5B8D7E55" w14:textId="77777777" w:rsidTr="00C74939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496D5677" w14:textId="35169AAE" w:rsidR="00611B63" w:rsidRPr="00B83759" w:rsidRDefault="00611B63" w:rsidP="00611B63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779A5640" w14:textId="77777777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577AFB47" w14:textId="581260ED" w:rsidR="00611B63" w:rsidRPr="00B83759" w:rsidRDefault="00611B63" w:rsidP="00611B63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919557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029AFCBC" w14:textId="541D43A1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7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0EDE622F" w14:textId="01B86809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77;1.48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04696D29" w14:textId="1A7BCE01" w:rsidR="00611B63" w:rsidRPr="00B83759" w:rsidRDefault="00611B63" w:rsidP="00611B63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6912</w:t>
            </w:r>
          </w:p>
        </w:tc>
      </w:tr>
      <w:tr w:rsidR="000D0BE6" w:rsidRPr="00B83759" w14:paraId="193CE4C5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5E3464CF" w14:textId="260CB9F5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  <w:r w:rsidRPr="00B83759">
              <w:rPr>
                <w:rFonts w:cs="Arial"/>
                <w:sz w:val="18"/>
                <w:szCs w:val="18"/>
                <w:lang w:val="en-US"/>
              </w:rPr>
              <w:t>Cannabis use disorder</w:t>
            </w: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4FB09D2A" w14:textId="6C9B0A82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cs="Arial"/>
                <w:sz w:val="18"/>
                <w:szCs w:val="18"/>
                <w:lang w:val="en-GB"/>
              </w:rPr>
              <w:t>FEV1</w:t>
            </w: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303EC755" w14:textId="0DD96CCB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1715758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1B0C428D" w14:textId="692F5B85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-0.008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4061DD89" w14:textId="58D6EADC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24;0.008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057CA119" w14:textId="47FCE931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3439</w:t>
            </w:r>
          </w:p>
        </w:tc>
      </w:tr>
      <w:tr w:rsidR="000D0BE6" w:rsidRPr="00B83759" w14:paraId="635F1DDD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5021253E" w14:textId="3DDA2E7E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15C43A6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731B1F72" w14:textId="4C8ACC86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b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392816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229EA6E6" w14:textId="03D514B7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b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-0.006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B758432" w14:textId="20885067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b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23;0.012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265D464F" w14:textId="2881416E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b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5249</w:t>
            </w:r>
          </w:p>
        </w:tc>
      </w:tr>
      <w:tr w:rsidR="000D0BE6" w:rsidRPr="00B83759" w14:paraId="770C389A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530986F8" w14:textId="7AE2883C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1FA62EF5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6F312740" w14:textId="01B7F3C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50951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2F8BB036" w14:textId="090FD278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-0.006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1CF3D279" w14:textId="3F09E96A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22;0.011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50DE310A" w14:textId="7A4C4B3B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5122</w:t>
            </w:r>
          </w:p>
        </w:tc>
      </w:tr>
      <w:tr w:rsidR="000D0BE6" w:rsidRPr="00B83759" w14:paraId="4FC5AE62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2AE46255" w14:textId="49B4335A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2FB743E8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7DE32517" w14:textId="5BEF0F24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27112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169D306C" w14:textId="7D24C9E4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00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27575509" w14:textId="07622CAA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16;0.015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5C65FDC7" w14:textId="5C581A8C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499</w:t>
            </w:r>
          </w:p>
        </w:tc>
      </w:tr>
      <w:tr w:rsidR="000D0BE6" w:rsidRPr="00B83759" w14:paraId="1E4974BB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6B92A492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73C07709" w14:textId="12096F33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39A39A2B" w14:textId="3AFF4DD1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51424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45E2DE0" w14:textId="6F592669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-0.012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C12C470" w14:textId="4A238208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2;-0.00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3706E344" w14:textId="4F40385C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101</w:t>
            </w:r>
          </w:p>
        </w:tc>
      </w:tr>
      <w:tr w:rsidR="000D0BE6" w:rsidRPr="00B83759" w14:paraId="4CC6A8F8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030FF949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16DB26B6" w14:textId="5EA88E1F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7068C8A4" w14:textId="6DBEF7E3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553920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7EE63914" w14:textId="5238B0D5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-0.004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6128BE0F" w14:textId="63E4AE79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2;0.012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731020C9" w14:textId="570642A7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6297</w:t>
            </w:r>
          </w:p>
        </w:tc>
      </w:tr>
      <w:tr w:rsidR="000D0BE6" w:rsidRPr="00B83759" w14:paraId="038BB89F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7C4D05EF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31E9ABD8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6C72476C" w14:textId="2637F3AF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2818514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772ADEC9" w14:textId="4B8C5372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-0.005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42B1BC3B" w14:textId="616A1235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22;0.011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378EFCF9" w14:textId="3D495445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5241</w:t>
            </w:r>
          </w:p>
        </w:tc>
      </w:tr>
      <w:tr w:rsidR="000D0BE6" w:rsidRPr="00B83759" w14:paraId="2A8D8642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22366F46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1D579D29" w14:textId="0C119CB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111111"/>
                <w:sz w:val="18"/>
                <w:szCs w:val="18"/>
              </w:rPr>
              <w:t>FVC</w:t>
            </w: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4534E15F" w14:textId="11AC132B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1715758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18B6CB30" w14:textId="11681671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-0.015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79DA377" w14:textId="61319AE8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3;-0.001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3594DA75" w14:textId="4710966A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403</w:t>
            </w:r>
          </w:p>
        </w:tc>
      </w:tr>
      <w:tr w:rsidR="000D0BE6" w:rsidRPr="00B83759" w14:paraId="3A5F4EFC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526C7B5F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26C5DE74" w14:textId="0EFBA1B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0FF3D40C" w14:textId="62673C12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392816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181A83EA" w14:textId="2D785708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-0.014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4C435A49" w14:textId="46A636AC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29;0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4EEB77CA" w14:textId="76FD1C00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545</w:t>
            </w:r>
          </w:p>
        </w:tc>
      </w:tr>
      <w:tr w:rsidR="000D0BE6" w:rsidRPr="00B83759" w14:paraId="598E8FDB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7565E1C6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0936D07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2CA8860" w14:textId="672819EB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50951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7EDE94C0" w14:textId="08773832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-0.014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BFD8DB3" w14:textId="60B39840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29;0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0931E0ED" w14:textId="64E4B108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512</w:t>
            </w:r>
          </w:p>
        </w:tc>
      </w:tr>
      <w:tr w:rsidR="000D0BE6" w:rsidRPr="00B83759" w14:paraId="549D4641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4D31A165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04097B8F" w14:textId="111DA754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7AD5C495" w14:textId="34685B52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27112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75E38BB3" w14:textId="22842358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-0.014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57350BB" w14:textId="424CB68B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29;0.002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23ECF5C5" w14:textId="1403C897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773</w:t>
            </w:r>
          </w:p>
        </w:tc>
      </w:tr>
      <w:tr w:rsidR="000D0BE6" w:rsidRPr="00B83759" w14:paraId="48300D94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51C2CABA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38E82FF1" w14:textId="0327FA2C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3E83F962" w14:textId="70331761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51424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6802ED5B" w14:textId="7314CBDC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-0.021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5358A435" w14:textId="7FDDBF36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26;-0.015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0AA07187" w14:textId="78FD8A67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000</w:t>
            </w:r>
          </w:p>
        </w:tc>
      </w:tr>
      <w:tr w:rsidR="000D0BE6" w:rsidRPr="00B83759" w14:paraId="19724FF5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7685AFD1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01B6E8F4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61138E36" w14:textId="31B38123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553920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4643A8F4" w14:textId="4E6DEEF6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-0.014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2CB5625F" w14:textId="6A7525A3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29;0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458BA629" w14:textId="2B31C8FD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531</w:t>
            </w:r>
          </w:p>
        </w:tc>
      </w:tr>
      <w:tr w:rsidR="000D0BE6" w:rsidRPr="00B83759" w14:paraId="4BA08885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51723468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255161C9" w14:textId="76B3C558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3E2113FE" w14:textId="2FF86588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19504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1608C50D" w14:textId="675BE127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-0.013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697C4C07" w14:textId="4AD991B3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27;0.001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607D8D3F" w14:textId="17B75586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664</w:t>
            </w:r>
          </w:p>
        </w:tc>
      </w:tr>
      <w:tr w:rsidR="000D0BE6" w:rsidRPr="00B83759" w14:paraId="01AC9CBF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68A23FF7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337CC4EB" w14:textId="2FB52DCC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549B2B36" w14:textId="6F58B2D2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2818514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FD5872A" w14:textId="38D10485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-0.017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1DAF3A37" w14:textId="45A74140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31;-0.00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66590F4B" w14:textId="3C7F1369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207</w:t>
            </w:r>
          </w:p>
        </w:tc>
      </w:tr>
      <w:tr w:rsidR="000D0BE6" w:rsidRPr="00B83759" w14:paraId="41D5C358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5605FF76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3F2634ED" w14:textId="3D79CD23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111111"/>
                <w:sz w:val="18"/>
                <w:szCs w:val="18"/>
              </w:rPr>
              <w:t>FEV1/FVC</w:t>
            </w: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37C93786" w14:textId="55557C98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178309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3D63D7D6" w14:textId="4B99C928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12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A5C0383" w14:textId="65C6D99F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001;0.024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76FF791A" w14:textId="18979DA7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362</w:t>
            </w:r>
          </w:p>
        </w:tc>
      </w:tr>
      <w:tr w:rsidR="000D0BE6" w:rsidRPr="00B83759" w14:paraId="77E943EF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40B3EC32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51792336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2F48C1C9" w14:textId="0B87D0EF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392816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153EF677" w14:textId="74671C50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04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2B8200C8" w14:textId="32B631CF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1;0.018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3564D26C" w14:textId="12A198B6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5473</w:t>
            </w:r>
          </w:p>
        </w:tc>
      </w:tr>
      <w:tr w:rsidR="000D0BE6" w:rsidRPr="00B83759" w14:paraId="0AD86880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4AE02BB3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14F93FE1" w14:textId="69A6BACD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39146A03" w14:textId="5C6C2EAB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50951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F33D5AC" w14:textId="3D474AEF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04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6299067E" w14:textId="7312937B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09;0.018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239AF5E7" w14:textId="2AB0BBAA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5312</w:t>
            </w:r>
          </w:p>
        </w:tc>
      </w:tr>
      <w:tr w:rsidR="000D0BE6" w:rsidRPr="00B83759" w14:paraId="3A3932CA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2B2DB837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1400D4EC" w14:textId="5A2680FB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7EF52B63" w14:textId="591C2479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27112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1E8E6403" w14:textId="27B02D3F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10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579F820F" w14:textId="2CC483F5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04;0.025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1D4D516B" w14:textId="0A071F14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1628</w:t>
            </w:r>
          </w:p>
        </w:tc>
      </w:tr>
      <w:tr w:rsidR="000D0BE6" w:rsidRPr="00B83759" w14:paraId="2553612B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3F5E3CB6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1D4BD6FB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01830BE4" w14:textId="4E400A45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51424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1B6BDFDB" w14:textId="09D6E843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05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1477869D" w14:textId="14991B19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09;0.019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487400E6" w14:textId="50B14FDE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4810</w:t>
            </w:r>
          </w:p>
        </w:tc>
      </w:tr>
      <w:tr w:rsidR="000D0BE6" w:rsidRPr="00B83759" w14:paraId="3A3D55ED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0AC3761B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0796A83A" w14:textId="7F34073B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39C0784F" w14:textId="3D51E3EC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553920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27D4543B" w14:textId="09A19A45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07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17B013A2" w14:textId="17A81220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08;0.021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58EDEA2B" w14:textId="25CC0CED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3932</w:t>
            </w:r>
          </w:p>
        </w:tc>
      </w:tr>
      <w:tr w:rsidR="000D0BE6" w:rsidRPr="00B83759" w14:paraId="4ECA4665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5E164AEC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18453A2C" w14:textId="3C5931CD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32D555D2" w14:textId="20189586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1901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3D4A16BB" w14:textId="6A2CFCB6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05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5E56DBAC" w14:textId="5AE7B373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09;0.02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45364A39" w14:textId="05DC1ABF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4657</w:t>
            </w:r>
          </w:p>
        </w:tc>
      </w:tr>
      <w:tr w:rsidR="000D0BE6" w:rsidRPr="00B83759" w14:paraId="582DDEAE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40FB7ACA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0AA27905" w14:textId="17514338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6095BEF" w14:textId="67FACE4D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2818514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00188C43" w14:textId="1BC953AA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08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48C98ECD" w14:textId="159B659F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07;0.022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77782B9B" w14:textId="05963578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2939</w:t>
            </w:r>
          </w:p>
        </w:tc>
      </w:tr>
      <w:tr w:rsidR="000D0BE6" w:rsidRPr="00B83759" w14:paraId="441A0CC9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72C49F56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7C21962F" w14:textId="13C65439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2F8B714D" w14:textId="6E8DF29D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78301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138663ED" w14:textId="56A16FD0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05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25B4437B" w14:textId="0A4B654B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1;0.02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0F8D8AFF" w14:textId="0979A2D9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5091</w:t>
            </w:r>
          </w:p>
        </w:tc>
      </w:tr>
      <w:tr w:rsidR="000D0BE6" w:rsidRPr="00B83759" w14:paraId="768B3950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2574ED13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11B7C29A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51B15979" w14:textId="1A6925F1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787909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1BC25465" w14:textId="4EE1507D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08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092C6D94" w14:textId="34D99F42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-0.007;0.02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087473CD" w14:textId="1BBF6445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3029</w:t>
            </w:r>
          </w:p>
        </w:tc>
      </w:tr>
      <w:tr w:rsidR="000D0BE6" w:rsidRPr="00B83759" w14:paraId="212F05B6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5622BAF5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0D6B1D74" w14:textId="7F2BCA0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111111"/>
                <w:sz w:val="18"/>
                <w:szCs w:val="18"/>
              </w:rPr>
              <w:t xml:space="preserve">Overall </w:t>
            </w: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lung</w:t>
            </w:r>
            <w:proofErr w:type="spellEnd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cancer</w:t>
            </w:r>
            <w:proofErr w:type="spellEnd"/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61559373" w14:textId="30F5B3B8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1715758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2B069857" w14:textId="5CFC600D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70F1B38" w14:textId="58FDB421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4;1.06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59941679" w14:textId="17F434ED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328</w:t>
            </w:r>
          </w:p>
        </w:tc>
      </w:tr>
      <w:tr w:rsidR="000D0BE6" w:rsidRPr="00B83759" w14:paraId="45EF15DC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23FAE438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B120EA9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2EC94CD3" w14:textId="0E9F20E6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392816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7B9515FD" w14:textId="09BDBEE5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217974DC" w14:textId="4F511887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3;1.05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4B84EFC4" w14:textId="7526DBDD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7237</w:t>
            </w:r>
          </w:p>
        </w:tc>
      </w:tr>
      <w:tr w:rsidR="000D0BE6" w:rsidRPr="00B83759" w14:paraId="0605332B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002662BB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5BA65030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65F1A62" w14:textId="6ECDB1E8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50951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983D467" w14:textId="642EFE9A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178531A" w14:textId="79EA3461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3;1.05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7018E48F" w14:textId="28E876A9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7224</w:t>
            </w:r>
          </w:p>
        </w:tc>
      </w:tr>
      <w:tr w:rsidR="000D0BE6" w:rsidRPr="00B83759" w14:paraId="21212B03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1088BDC8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8E56E3B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44C2BFB3" w14:textId="791CE9F6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27112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7E410FF0" w14:textId="654887E3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210D6931" w14:textId="2A9203AE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4;1.06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1A895226" w14:textId="3EA3F97C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454</w:t>
            </w:r>
          </w:p>
        </w:tc>
      </w:tr>
      <w:tr w:rsidR="000D0BE6" w:rsidRPr="00B83759" w14:paraId="480F15E6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107BD634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79D540A2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051D8C74" w14:textId="33A6EAA1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51424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9A1EC85" w14:textId="25840180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3FB94DE" w14:textId="543A4B43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6;1.06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558AC75D" w14:textId="5B663948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7241</w:t>
            </w:r>
          </w:p>
        </w:tc>
      </w:tr>
      <w:tr w:rsidR="000D0BE6" w:rsidRPr="00B83759" w14:paraId="5694BA39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05C7ED9A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1F2E6A3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3E86F62C" w14:textId="7BB0673A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553920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A9ED298" w14:textId="397527BD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1A01FE8B" w14:textId="5E824750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4;1.05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598ECE7F" w14:textId="46F6B71B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7889</w:t>
            </w:r>
          </w:p>
        </w:tc>
      </w:tr>
      <w:tr w:rsidR="000D0BE6" w:rsidRPr="00B83759" w14:paraId="1A061880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22B8FF9D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2E32FAE2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74CF8990" w14:textId="01DB67FF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1901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8DD54DE" w14:textId="5931454D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E0DB6B8" w14:textId="523C867F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5;1.06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2F27842A" w14:textId="770099B7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8108</w:t>
            </w:r>
          </w:p>
        </w:tc>
      </w:tr>
      <w:tr w:rsidR="000D0BE6" w:rsidRPr="00B83759" w14:paraId="19D26372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76E6A6C9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09996762" w14:textId="4BDF3D4B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5D1FBF8A" w14:textId="6D15EAAD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19504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26040007" w14:textId="7CD8EFF2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0281DFCB" w14:textId="297A15EB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5;1.07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4B731AA7" w14:textId="4BA7ADB7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7887</w:t>
            </w:r>
          </w:p>
        </w:tc>
      </w:tr>
      <w:tr w:rsidR="000D0BE6" w:rsidRPr="00B83759" w14:paraId="5060281C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373DD0AD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597B4288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68B43265" w14:textId="7AC01B0C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2818514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63FE4879" w14:textId="36DA85D5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2D2F267F" w14:textId="784D1A90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4;1.05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04E49621" w14:textId="4100EC84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7474</w:t>
            </w:r>
          </w:p>
        </w:tc>
      </w:tr>
      <w:tr w:rsidR="000D0BE6" w:rsidRPr="00B83759" w14:paraId="1510B067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13EF95E3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955E587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F535180" w14:textId="5B7E5480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78301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A6A4CBA" w14:textId="187C9675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8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B0E625F" w14:textId="7EA4C5D1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3;1.04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31E0B872" w14:textId="1245CF6D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5790</w:t>
            </w:r>
          </w:p>
        </w:tc>
      </w:tr>
      <w:tr w:rsidR="000D0BE6" w:rsidRPr="00B83759" w14:paraId="5DA08F31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3C4C21BB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4FB6D342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33D35A07" w14:textId="1B333CAD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787909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4E318A38" w14:textId="17AB758B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8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5D9071B7" w14:textId="27C90DEB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3;1.04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09675E7D" w14:textId="6727C197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5676</w:t>
            </w:r>
          </w:p>
        </w:tc>
      </w:tr>
      <w:tr w:rsidR="000D0BE6" w:rsidRPr="00B83759" w14:paraId="2087F23E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73A223F6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2E4A9A6A" w14:textId="7091E4DD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Adenocarcinoma</w:t>
            </w:r>
            <w:proofErr w:type="spellEnd"/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7F12ACB2" w14:textId="1D0C538F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1715758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0A7820DA" w14:textId="7CEE5383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D910C29" w14:textId="5E06BC21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6;1.0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008C46E2" w14:textId="436C1B6D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7068</w:t>
            </w:r>
          </w:p>
        </w:tc>
      </w:tr>
      <w:tr w:rsidR="000D0BE6" w:rsidRPr="00B83759" w14:paraId="3361B260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1A64F976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2EC2E70B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0626518D" w14:textId="2564EB7B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392816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07134111" w14:textId="2BAAA115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08B3D2CD" w14:textId="4BF25C79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4;1.0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75AAC558" w14:textId="2BD2707D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5003</w:t>
            </w:r>
          </w:p>
        </w:tc>
      </w:tr>
      <w:tr w:rsidR="000D0BE6" w:rsidRPr="00B83759" w14:paraId="728411C7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4604D03C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41B572F3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6907B65B" w14:textId="43323FC8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50951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67EBB858" w14:textId="79C5A35C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590BE866" w14:textId="2E18FA1B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5;1.0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38DF887E" w14:textId="0F3FB70D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6308</w:t>
            </w:r>
          </w:p>
        </w:tc>
      </w:tr>
      <w:tr w:rsidR="000D0BE6" w:rsidRPr="00B83759" w14:paraId="2590D2E2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4FAAEE7C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B8BFA2A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74090568" w14:textId="1A5E2E04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27112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19215335" w14:textId="2A17FD16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8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2E81C570" w14:textId="75550038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4;1.02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43802178" w14:textId="58F64C45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2612</w:t>
            </w:r>
          </w:p>
        </w:tc>
      </w:tr>
      <w:tr w:rsidR="000D0BE6" w:rsidRPr="00B83759" w14:paraId="50DD3318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3669650B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045631AA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79BBF1FD" w14:textId="7BD8CA81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51424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3A3F6FB2" w14:textId="46DDB617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2EACD203" w14:textId="429F7AAE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5;1.0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37018878" w14:textId="7B323562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6210</w:t>
            </w:r>
          </w:p>
        </w:tc>
      </w:tr>
      <w:tr w:rsidR="000D0BE6" w:rsidRPr="00B83759" w14:paraId="2BB96D26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7A3A5C4C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2BF3CF24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435E518C" w14:textId="5036D814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553920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146B4DEA" w14:textId="630C4B42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7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7398CC9E" w14:textId="69B01491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4;1.01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47EEB598" w14:textId="2311E69A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1501</w:t>
            </w:r>
          </w:p>
        </w:tc>
      </w:tr>
      <w:tr w:rsidR="000D0BE6" w:rsidRPr="00B83759" w14:paraId="67411C04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039D17FC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3CADD578" w14:textId="5B1AB748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73E33BE6" w14:textId="00C87951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1901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6F7DE88D" w14:textId="25E2C3F6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4C4F6F1E" w14:textId="07847C4E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5;1.0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1E66C285" w14:textId="00A16357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5411</w:t>
            </w:r>
          </w:p>
        </w:tc>
      </w:tr>
      <w:tr w:rsidR="000D0BE6" w:rsidRPr="00B83759" w14:paraId="36D67108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47DCAC08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77C07BEE" w14:textId="5C77D6C5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2E5F4F2D" w14:textId="4A6CB5C4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19504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196D329D" w14:textId="47860864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0D3B6C88" w14:textId="7BFCCC66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5;1.0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3BBF596D" w14:textId="2C3A70B9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5737</w:t>
            </w:r>
          </w:p>
        </w:tc>
      </w:tr>
      <w:tr w:rsidR="000D0BE6" w:rsidRPr="00B83759" w14:paraId="438BA782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5BBB0FDA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325C1721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1F02D46" w14:textId="590332DC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2818514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46059991" w14:textId="6AC310F7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8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5FE11FEC" w14:textId="586EB4E9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4;1.02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5A928F2D" w14:textId="2A1F3F0A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3492</w:t>
            </w:r>
          </w:p>
        </w:tc>
      </w:tr>
      <w:tr w:rsidR="000D0BE6" w:rsidRPr="00B83759" w14:paraId="29CF4AE7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5FA61139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00EFA03C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03E2E030" w14:textId="0BC227CC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78301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31BF425E" w14:textId="327D6353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8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1161E694" w14:textId="0F58330F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4;1.0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73D76875" w14:textId="45AB7A00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4398</w:t>
            </w:r>
          </w:p>
        </w:tc>
      </w:tr>
      <w:tr w:rsidR="000D0BE6" w:rsidRPr="00B83759" w14:paraId="5DA52DCA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10793B7D" w14:textId="77777777" w:rsidR="000D0BE6" w:rsidRPr="00B83759" w:rsidRDefault="000D0BE6" w:rsidP="000D0BE6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15EBED66" w14:textId="77777777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6FF245E" w14:textId="5E742AA3" w:rsidR="000D0BE6" w:rsidRPr="00B83759" w:rsidRDefault="000D0BE6" w:rsidP="000D0BE6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787909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522FA78" w14:textId="2994AAD9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8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9EFC302" w14:textId="476B156F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4;1.02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3E18EF68" w14:textId="72220B8D" w:rsidR="000D0BE6" w:rsidRPr="00B83759" w:rsidRDefault="000D0BE6" w:rsidP="000D0BE6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3958</w:t>
            </w:r>
          </w:p>
        </w:tc>
      </w:tr>
      <w:tr w:rsidR="00BC4E15" w:rsidRPr="00B83759" w14:paraId="52208D4E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24DA8363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DEF411B" w14:textId="63997798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Squamous</w:t>
            </w:r>
            <w:proofErr w:type="spellEnd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cell</w:t>
            </w:r>
            <w:proofErr w:type="spellEnd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carcinoma</w:t>
            </w:r>
            <w:proofErr w:type="spellEnd"/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0EA1A857" w14:textId="3D50C7A7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1715758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6AC3CB13" w14:textId="5F082B0E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2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74527DF4" w14:textId="5768ACAC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1;1.1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1BB6E29E" w14:textId="65B53499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7533</w:t>
            </w:r>
          </w:p>
        </w:tc>
      </w:tr>
      <w:tr w:rsidR="00BC4E15" w:rsidRPr="00B83759" w14:paraId="0D958CDE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45D9D53C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50D627DA" w14:textId="77777777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42C3B3DB" w14:textId="73AFC3EB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392816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68D7B458" w14:textId="38FC159E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8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62E815D" w14:textId="39D622FE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9;1.09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3125AE1E" w14:textId="670946E2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7541</w:t>
            </w:r>
          </w:p>
        </w:tc>
      </w:tr>
      <w:tr w:rsidR="00BC4E15" w:rsidRPr="00B83759" w14:paraId="6D3952D4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3D49DD91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55C5D100" w14:textId="67F7D304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20EFD839" w14:textId="69F1396B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50951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2C46D9C6" w14:textId="6634BE99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51D5D51" w14:textId="1080CFAC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9;1.1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4291C4D7" w14:textId="38ABB607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8787</w:t>
            </w:r>
          </w:p>
        </w:tc>
      </w:tr>
      <w:tr w:rsidR="00BC4E15" w:rsidRPr="00B83759" w14:paraId="24D3B6BD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4B2B9057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14D4739" w14:textId="77777777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6CB24BF1" w14:textId="2E72FB64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27112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0F184E85" w14:textId="0C2304CC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289026F" w14:textId="367BB4F1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1;1.1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4D2F260E" w14:textId="42D9492F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8228</w:t>
            </w:r>
          </w:p>
        </w:tc>
      </w:tr>
      <w:tr w:rsidR="00BC4E15" w:rsidRPr="00B83759" w14:paraId="4304464E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6916275B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11F0BED4" w14:textId="77777777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5BD58CA7" w14:textId="24D95C6E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51424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2A81C101" w14:textId="41BB9EF5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2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4ED61123" w14:textId="55CE0348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1;1.1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055C5A63" w14:textId="5B60B8AC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7814</w:t>
            </w:r>
          </w:p>
        </w:tc>
      </w:tr>
      <w:tr w:rsidR="00BC4E15" w:rsidRPr="00B83759" w14:paraId="7D01DE86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1609FCF9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183A9FBF" w14:textId="77777777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C0F1A36" w14:textId="28997E52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553920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0A6D4976" w14:textId="238FCF7B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1DA7DE0E" w14:textId="5F17644B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;1.12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4BFE7CAD" w14:textId="1F6F7D72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162</w:t>
            </w:r>
          </w:p>
        </w:tc>
      </w:tr>
      <w:tr w:rsidR="00BC4E15" w:rsidRPr="00B83759" w14:paraId="06C77FB3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4BC2A72D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059443CA" w14:textId="5FE95C18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23F95914" w14:textId="132C3CFB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1901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2FDB0CB0" w14:textId="232C365D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3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01828D2A" w14:textId="722E44B4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3;1.1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086E33D7" w14:textId="740EB30F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6134</w:t>
            </w:r>
          </w:p>
        </w:tc>
      </w:tr>
      <w:tr w:rsidR="00BC4E15" w:rsidRPr="00B83759" w14:paraId="38D26BD1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2E7AA4AC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320C23E1" w14:textId="77777777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6C93237" w14:textId="72F84872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19504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3F981E0B" w14:textId="3A004350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3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49C554B7" w14:textId="37231E51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3;1.14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324FC201" w14:textId="594EE37D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5591</w:t>
            </w:r>
          </w:p>
        </w:tc>
      </w:tr>
      <w:tr w:rsidR="00BC4E15" w:rsidRPr="00B83759" w14:paraId="1FCC45C1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7B7F0764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534B78B2" w14:textId="77777777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16217C3" w14:textId="427A18FD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2818514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7B36582C" w14:textId="611D6EEF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6EE182FF" w14:textId="4135BC89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;1.09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5C6B69F2" w14:textId="458EBB52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8658</w:t>
            </w:r>
          </w:p>
        </w:tc>
      </w:tr>
      <w:tr w:rsidR="00BC4E15" w:rsidRPr="00B83759" w14:paraId="08DF12AF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7A9CB29C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87CFF09" w14:textId="77777777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E50D98F" w14:textId="0FB513AE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78301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1EB6FBE6" w14:textId="30C0BA5A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8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6CEA5BD4" w14:textId="6CB9D4C0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8;1.09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75D1B379" w14:textId="3023C396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7577</w:t>
            </w:r>
          </w:p>
        </w:tc>
      </w:tr>
      <w:tr w:rsidR="00BC4E15" w:rsidRPr="00B83759" w14:paraId="296CDE9A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70DC8270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5684EBBC" w14:textId="77777777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44547E9D" w14:textId="67131274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787909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788A156A" w14:textId="61B7D87C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64646F2E" w14:textId="64F8FFE9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9;1.1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7C0A124C" w14:textId="3F7E78F1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8431</w:t>
            </w:r>
          </w:p>
        </w:tc>
      </w:tr>
      <w:tr w:rsidR="00BC4E15" w:rsidRPr="00B83759" w14:paraId="0FD4C015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50A4907D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5447DD61" w14:textId="0E8234EA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111111"/>
                <w:sz w:val="18"/>
                <w:szCs w:val="18"/>
              </w:rPr>
              <w:t xml:space="preserve">Small </w:t>
            </w: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cell</w:t>
            </w:r>
            <w:proofErr w:type="spellEnd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carcinoma</w:t>
            </w:r>
            <w:proofErr w:type="spellEnd"/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6404C780" w14:textId="2B13497E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1715758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26665D9B" w14:textId="1DF7390C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4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4021D08F" w14:textId="305445C5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3;1.18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6C4AE233" w14:textId="2C056A30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4756</w:t>
            </w:r>
          </w:p>
        </w:tc>
      </w:tr>
      <w:tr w:rsidR="00BC4E15" w:rsidRPr="00B83759" w14:paraId="3DAD5DC5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2C73D791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7321A95E" w14:textId="167EFCAF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6D6B773A" w14:textId="66C7822F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178309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4EC9E47B" w14:textId="0EDA419C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24F18A1" w14:textId="6613ACCD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9;1.1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1F709914" w14:textId="1BD917FB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8564</w:t>
            </w:r>
          </w:p>
        </w:tc>
      </w:tr>
      <w:tr w:rsidR="00BC4E15" w:rsidRPr="00B83759" w14:paraId="634B4962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3EF32FAD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1278C2E9" w14:textId="2D5EB681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3DDA2DED" w14:textId="7279B40C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50951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7620A94C" w14:textId="41FD3595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5E0BBE65" w14:textId="29FD6D79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;1.15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03941737" w14:textId="7A5D7459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8229</w:t>
            </w:r>
          </w:p>
        </w:tc>
      </w:tr>
      <w:tr w:rsidR="00BC4E15" w:rsidRPr="00B83759" w14:paraId="2DB2DC28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5A4B1B7A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0E6A0039" w14:textId="77777777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3974993" w14:textId="6E457FC7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27112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2DEE4F17" w14:textId="7B43E276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2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2A5CF229" w14:textId="7653BBBB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;1.15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4AC2C957" w14:textId="0555E04F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7894</w:t>
            </w:r>
          </w:p>
        </w:tc>
      </w:tr>
      <w:tr w:rsidR="00BC4E15" w:rsidRPr="00B83759" w14:paraId="344DA55F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41B4C44C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4EDB6250" w14:textId="77777777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51577493" w14:textId="4A8AF56A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51424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231FF941" w14:textId="4FF5BE9F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2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1CAA01E4" w14:textId="219EAECF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;1.16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4117420C" w14:textId="5FA4F4E4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7527</w:t>
            </w:r>
          </w:p>
        </w:tc>
      </w:tr>
      <w:tr w:rsidR="00BC4E15" w:rsidRPr="00B83759" w14:paraId="181B1C21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79C96335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3DEFCF48" w14:textId="77777777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33EFCDB5" w14:textId="5653C9C9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553920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11B35659" w14:textId="677100A1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280453A6" w14:textId="75320DCE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9;1.14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4909CD70" w14:textId="1C489891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8912</w:t>
            </w:r>
          </w:p>
        </w:tc>
      </w:tr>
      <w:tr w:rsidR="00BC4E15" w:rsidRPr="00B83759" w14:paraId="6CA57FDD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6312DAAE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55C23FE" w14:textId="77777777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ADDBEDD" w14:textId="2811A88D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1901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47EFD3DD" w14:textId="487BF3B4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3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569FAC3C" w14:textId="564108FF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1;1.17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469F69AA" w14:textId="1802F8DA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6006</w:t>
            </w:r>
          </w:p>
        </w:tc>
      </w:tr>
      <w:tr w:rsidR="00BC4E15" w:rsidRPr="00B83759" w14:paraId="5A911167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24272AB6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0D9E517A" w14:textId="77777777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0DA86221" w14:textId="45119158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19504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0FC9574B" w14:textId="4E01C81E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A26A0C7" w14:textId="3566F6FF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3;1.18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76F2C589" w14:textId="4A1E7525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4326</w:t>
            </w:r>
          </w:p>
        </w:tc>
      </w:tr>
      <w:tr w:rsidR="00BC4E15" w:rsidRPr="00B83759" w14:paraId="4506580F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0A558758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0E35F62A" w14:textId="20B088A3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47316FC4" w14:textId="0D80E47C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2818514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4E99891F" w14:textId="24CA2CEF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2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732E38B5" w14:textId="7B2A9607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;1.15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4F427EC6" w14:textId="2BCA7624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7984</w:t>
            </w:r>
          </w:p>
        </w:tc>
      </w:tr>
      <w:tr w:rsidR="00BC4E15" w:rsidRPr="00B83759" w14:paraId="7A60F6F4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1F6D0108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33CD519F" w14:textId="77777777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66C0FFB3" w14:textId="112316A0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78301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151E660C" w14:textId="0A27BFE9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4A3DA30A" w14:textId="31FA0192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8;1.15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39A497D1" w14:textId="5F1B1328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172</w:t>
            </w:r>
          </w:p>
        </w:tc>
      </w:tr>
      <w:tr w:rsidR="00BC4E15" w:rsidRPr="00B83759" w14:paraId="0C17CAFD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74EEDA29" w14:textId="77777777" w:rsidR="00BC4E15" w:rsidRPr="00B83759" w:rsidRDefault="00BC4E15" w:rsidP="00BC4E15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0A3449EA" w14:textId="77777777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3044298" w14:textId="2CBACC8F" w:rsidR="00BC4E15" w:rsidRPr="00B83759" w:rsidRDefault="00BC4E15" w:rsidP="00BC4E15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787909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257B779E" w14:textId="15465A6D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8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0CA8BD4C" w14:textId="4707BE38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8;1.08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4072B85E" w14:textId="0F195425" w:rsidR="00BC4E15" w:rsidRPr="00B83759" w:rsidRDefault="00BC4E15" w:rsidP="00BC4E15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6626</w:t>
            </w:r>
          </w:p>
        </w:tc>
      </w:tr>
      <w:tr w:rsidR="00B83759" w:rsidRPr="00B83759" w14:paraId="6C8DAD15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07D3016A" w14:textId="77777777" w:rsidR="00B83759" w:rsidRPr="00B83759" w:rsidRDefault="00B83759" w:rsidP="00B83759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44E9E725" w14:textId="690B85D4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111111"/>
                <w:sz w:val="18"/>
                <w:szCs w:val="18"/>
              </w:rPr>
              <w:t xml:space="preserve">Never </w:t>
            </w: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smoker</w:t>
            </w:r>
            <w:proofErr w:type="spellEnd"/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5C5553A7" w14:textId="10F12F13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1715758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0770602" w14:textId="0FA7B629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012E5A7D" w14:textId="3003F699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3;1.19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6A522621" w14:textId="23180BCC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454</w:t>
            </w:r>
          </w:p>
        </w:tc>
      </w:tr>
      <w:tr w:rsidR="00B83759" w:rsidRPr="00B83759" w14:paraId="3C29A8AB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1235F5EB" w14:textId="77777777" w:rsidR="00B83759" w:rsidRPr="00B83759" w:rsidRDefault="00B83759" w:rsidP="00B83759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3B27F271" w14:textId="77777777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068CAA21" w14:textId="6C895E22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178309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D6755A1" w14:textId="6CED3410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4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604CF0AE" w14:textId="62F33170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79;1.1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02BA3255" w14:textId="26BC779F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5394</w:t>
            </w:r>
          </w:p>
        </w:tc>
      </w:tr>
      <w:tr w:rsidR="00B83759" w:rsidRPr="00B83759" w14:paraId="1BC3FA7D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21CDED47" w14:textId="77777777" w:rsidR="00B83759" w:rsidRPr="00B83759" w:rsidRDefault="00B83759" w:rsidP="00B83759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7414865F" w14:textId="53261BA6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5273D296" w14:textId="2745D1C0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392816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4062A9DF" w14:textId="3C8C7510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241BA0A3" w14:textId="7373B722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3;1.22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52EE51C6" w14:textId="394588C4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324</w:t>
            </w:r>
          </w:p>
        </w:tc>
      </w:tr>
      <w:tr w:rsidR="00B83759" w:rsidRPr="00B83759" w14:paraId="494ED27D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4B52A117" w14:textId="77777777" w:rsidR="00B83759" w:rsidRPr="00B83759" w:rsidRDefault="00B83759" w:rsidP="00B83759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3BFADF86" w14:textId="77777777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225DEE4D" w14:textId="3B9C92F5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50951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088BB28E" w14:textId="00BE8CFC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724D9600" w14:textId="29335A11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5;1.21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2580627B" w14:textId="321312B2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8735</w:t>
            </w:r>
          </w:p>
        </w:tc>
      </w:tr>
      <w:tr w:rsidR="00B83759" w:rsidRPr="00B83759" w14:paraId="35D66639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6FEDDC06" w14:textId="77777777" w:rsidR="00B83759" w:rsidRPr="00B83759" w:rsidRDefault="00B83759" w:rsidP="00B83759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131ED17C" w14:textId="77777777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20574CE7" w14:textId="20C117D0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51424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502DFF00" w14:textId="2ABB39ED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0F9C8EFA" w14:textId="6BAA137F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2;1.2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0425B67C" w14:textId="76BAE1E3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594</w:t>
            </w:r>
          </w:p>
        </w:tc>
      </w:tr>
      <w:tr w:rsidR="00B83759" w:rsidRPr="00B83759" w14:paraId="018C1414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7D1C74DE" w14:textId="77777777" w:rsidR="00B83759" w:rsidRPr="00B83759" w:rsidRDefault="00B83759" w:rsidP="00B83759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47BC5286" w14:textId="77777777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EB6AB7C" w14:textId="7A78B587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553920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60DD6E7D" w14:textId="03D8E3D3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6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29E4A553" w14:textId="32A8B8CB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1;1.14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43A73AEB" w14:textId="0DC624DB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6540</w:t>
            </w:r>
          </w:p>
        </w:tc>
      </w:tr>
      <w:tr w:rsidR="00B83759" w:rsidRPr="00B83759" w14:paraId="4350AEB7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75EAFA69" w14:textId="77777777" w:rsidR="00B83759" w:rsidRPr="00B83759" w:rsidRDefault="00B83759" w:rsidP="00B83759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5295825C" w14:textId="77777777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4CB6DE4F" w14:textId="0580A8A0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1901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1E7B6334" w14:textId="33D1A50B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7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7E9987F2" w14:textId="0CB56334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1;1.18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630148BF" w14:textId="25AB6AF4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7883</w:t>
            </w:r>
          </w:p>
        </w:tc>
      </w:tr>
      <w:tr w:rsidR="00B83759" w:rsidRPr="00B83759" w14:paraId="6F53E352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094B6878" w14:textId="77777777" w:rsidR="00B83759" w:rsidRPr="00B83759" w:rsidRDefault="00B83759" w:rsidP="00B83759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2CF369BC" w14:textId="77777777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12C163C" w14:textId="3C32DACC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19504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635DB377" w14:textId="06009AE1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1CBADADD" w14:textId="60426A40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4;1.19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476B02B6" w14:textId="6EF30226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906</w:t>
            </w:r>
          </w:p>
        </w:tc>
      </w:tr>
      <w:tr w:rsidR="00B83759" w:rsidRPr="00B83759" w14:paraId="7BDD82BA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0044AD84" w14:textId="77777777" w:rsidR="00B83759" w:rsidRPr="00B83759" w:rsidRDefault="00B83759" w:rsidP="00B83759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5C143A5" w14:textId="6967E58A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424CEE9A" w14:textId="7BA65108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2818514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1C6A741F" w14:textId="367F8908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4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AF58B80" w14:textId="55B8CBC0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1;1.09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78F576DA" w14:textId="2D6D6868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4013</w:t>
            </w:r>
          </w:p>
        </w:tc>
      </w:tr>
      <w:tr w:rsidR="00B83759" w:rsidRPr="00B83759" w14:paraId="16434913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7BED0B62" w14:textId="77777777" w:rsidR="00B83759" w:rsidRPr="00B83759" w:rsidRDefault="00B83759" w:rsidP="00B83759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4FDAAB82" w14:textId="77777777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2F26C47" w14:textId="594B2796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78301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79308F4B" w14:textId="333A7C1C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56F63697" w14:textId="65B8171C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2;1.2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3E9932EB" w14:textId="625B7E50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9162</w:t>
            </w:r>
          </w:p>
        </w:tc>
      </w:tr>
      <w:tr w:rsidR="00B83759" w:rsidRPr="00B83759" w14:paraId="6C0DA99B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2E57205D" w14:textId="77777777" w:rsidR="00B83759" w:rsidRPr="00B83759" w:rsidRDefault="00B83759" w:rsidP="00B83759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5F816E0B" w14:textId="77777777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0367892C" w14:textId="6B09A78A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787909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3606030D" w14:textId="6C6D4939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2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1FAFC7B1" w14:textId="379F05B8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85;1.22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358C8D18" w14:textId="6AAB40FA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8288</w:t>
            </w:r>
          </w:p>
        </w:tc>
      </w:tr>
      <w:tr w:rsidR="00B83759" w:rsidRPr="00B83759" w14:paraId="7DE8D135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6330A1FB" w14:textId="77777777" w:rsidR="00B83759" w:rsidRPr="00B83759" w:rsidRDefault="00B83759" w:rsidP="00B83759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5BC311FE" w14:textId="341D2CA3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Ever</w:t>
            </w:r>
            <w:proofErr w:type="spellEnd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 xml:space="preserve"> </w:t>
            </w:r>
            <w:proofErr w:type="spellStart"/>
            <w:r w:rsidRPr="00B83759">
              <w:rPr>
                <w:rFonts w:eastAsia="Arial" w:cs="Arial"/>
                <w:color w:val="111111"/>
                <w:sz w:val="18"/>
                <w:szCs w:val="18"/>
              </w:rPr>
              <w:t>smoker</w:t>
            </w:r>
            <w:proofErr w:type="spellEnd"/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6596281F" w14:textId="0EDD59EA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1715758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4C8E07D9" w14:textId="5CCF16B6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7FD000D2" w14:textId="0FA72082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7;1.1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69BC7531" w14:textId="1996CD48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2136</w:t>
            </w:r>
          </w:p>
        </w:tc>
      </w:tr>
      <w:tr w:rsidR="00B83759" w:rsidRPr="00B83759" w14:paraId="44EF8F4C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67AEDA7C" w14:textId="77777777" w:rsidR="00B83759" w:rsidRPr="00B83759" w:rsidRDefault="00B83759" w:rsidP="00B83759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3A00A72E" w14:textId="77777777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461A6B46" w14:textId="494E0385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392816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7E9234EB" w14:textId="50E9E047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4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4A050911" w14:textId="374DF144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6;1.12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3E39A805" w14:textId="442D7FA4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3521</w:t>
            </w:r>
          </w:p>
        </w:tc>
      </w:tr>
      <w:tr w:rsidR="00B83759" w:rsidRPr="00B83759" w14:paraId="5A7ACA07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35593B64" w14:textId="77777777" w:rsidR="00B83759" w:rsidRPr="00B83759" w:rsidRDefault="00B83759" w:rsidP="00B83759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3B482A91" w14:textId="7A3C8024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5A95E234" w14:textId="20868A6D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50951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4313C373" w14:textId="647934E3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3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683DF575" w14:textId="18EED8A3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6;1.1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2BFE6BD0" w14:textId="1DF99579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4316</w:t>
            </w:r>
          </w:p>
        </w:tc>
      </w:tr>
      <w:tr w:rsidR="00B83759" w:rsidRPr="00B83759" w14:paraId="2F72EDED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33A5429D" w14:textId="77777777" w:rsidR="00B83759" w:rsidRPr="00B83759" w:rsidRDefault="00B83759" w:rsidP="00B83759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5F9533B" w14:textId="77777777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28FAE23D" w14:textId="0AE7F58A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271123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3BC615E7" w14:textId="7FC3538B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9430D4B" w14:textId="03690658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8;1.14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5C61CFEF" w14:textId="6F250168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1861</w:t>
            </w:r>
          </w:p>
        </w:tc>
      </w:tr>
      <w:tr w:rsidR="00B83759" w:rsidRPr="00B83759" w14:paraId="600D66AA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671E585D" w14:textId="77777777" w:rsidR="00B83759" w:rsidRPr="00B83759" w:rsidRDefault="00B83759" w:rsidP="00B83759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1230DBA1" w14:textId="3D46AB37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77665BEB" w14:textId="79B3EFC2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1751424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2CE13B8F" w14:textId="0701E4C9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6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57B6BA15" w14:textId="6EB29782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1;1.1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180DAF5E" w14:textId="546B41AC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0576</w:t>
            </w:r>
          </w:p>
        </w:tc>
      </w:tr>
      <w:tr w:rsidR="00B83759" w:rsidRPr="00B83759" w14:paraId="1B73819A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7D286677" w14:textId="77777777" w:rsidR="00B83759" w:rsidRPr="00B83759" w:rsidRDefault="00B83759" w:rsidP="00B83759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11EFD3DA" w14:textId="77777777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389F05F9" w14:textId="31C34F9B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553920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47B4E8A4" w14:textId="2CD1CB45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024DA47D" w14:textId="076FE75E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8;1.1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77ABF8C4" w14:textId="6B0BB7B2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1827</w:t>
            </w:r>
          </w:p>
        </w:tc>
      </w:tr>
      <w:tr w:rsidR="00B83759" w:rsidRPr="00B83759" w14:paraId="485F2D13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07704445" w14:textId="77777777" w:rsidR="00B83759" w:rsidRPr="00B83759" w:rsidRDefault="00B83759" w:rsidP="00B83759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78F7BA58" w14:textId="77777777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52B4B369" w14:textId="3B930A7F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19504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79539D48" w14:textId="13067418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5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17C5C0B4" w14:textId="79A07AE8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7;1.13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187E8273" w14:textId="1C980D58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2231</w:t>
            </w:r>
          </w:p>
        </w:tc>
      </w:tr>
      <w:tr w:rsidR="00B83759" w:rsidRPr="00B83759" w14:paraId="28656205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06510DB1" w14:textId="77777777" w:rsidR="00B83759" w:rsidRPr="00B83759" w:rsidRDefault="00B83759" w:rsidP="00B83759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6E870655" w14:textId="77777777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4D0ACC36" w14:textId="1044B493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2818514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32490BA9" w14:textId="36D02972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3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37511648" w14:textId="6AD2BD2C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7;1.1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3CD0915D" w14:textId="31B03B1E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3588</w:t>
            </w:r>
          </w:p>
        </w:tc>
      </w:tr>
      <w:tr w:rsidR="00B83759" w:rsidRPr="00B83759" w14:paraId="480A668C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nil"/>
            </w:tcBorders>
            <w:vAlign w:val="center"/>
          </w:tcPr>
          <w:p w14:paraId="546E2D5C" w14:textId="77777777" w:rsidR="00B83759" w:rsidRPr="00B83759" w:rsidRDefault="00B83759" w:rsidP="00B83759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bottom"/>
          </w:tcPr>
          <w:p w14:paraId="21CF1092" w14:textId="77777777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nil"/>
            </w:tcBorders>
            <w:vAlign w:val="center"/>
          </w:tcPr>
          <w:p w14:paraId="1FBB64F7" w14:textId="50D8CABC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7783012</w:t>
            </w:r>
          </w:p>
        </w:tc>
        <w:tc>
          <w:tcPr>
            <w:tcW w:w="839" w:type="pct"/>
            <w:tcBorders>
              <w:top w:val="nil"/>
              <w:bottom w:val="nil"/>
            </w:tcBorders>
            <w:vAlign w:val="center"/>
          </w:tcPr>
          <w:p w14:paraId="731D2CD9" w14:textId="27E66A29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4</w:t>
            </w:r>
          </w:p>
        </w:tc>
        <w:tc>
          <w:tcPr>
            <w:tcW w:w="1235" w:type="pct"/>
            <w:tcBorders>
              <w:top w:val="nil"/>
              <w:bottom w:val="nil"/>
            </w:tcBorders>
            <w:vAlign w:val="center"/>
          </w:tcPr>
          <w:p w14:paraId="414E67DC" w14:textId="4D8374E5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6;1.12)</w:t>
            </w:r>
          </w:p>
        </w:tc>
        <w:tc>
          <w:tcPr>
            <w:tcW w:w="926" w:type="pct"/>
            <w:tcBorders>
              <w:top w:val="nil"/>
              <w:bottom w:val="nil"/>
            </w:tcBorders>
            <w:vAlign w:val="center"/>
          </w:tcPr>
          <w:p w14:paraId="77F33377" w14:textId="47285267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3438</w:t>
            </w:r>
          </w:p>
        </w:tc>
      </w:tr>
      <w:tr w:rsidR="00B83759" w:rsidRPr="00B83759" w14:paraId="79179296" w14:textId="77777777" w:rsidTr="000C30D5">
        <w:trPr>
          <w:trHeight w:val="293"/>
        </w:trPr>
        <w:tc>
          <w:tcPr>
            <w:tcW w:w="850" w:type="pct"/>
            <w:tcBorders>
              <w:top w:val="nil"/>
              <w:left w:val="nil"/>
              <w:bottom w:val="single" w:sz="12" w:space="0" w:color="auto"/>
            </w:tcBorders>
            <w:vAlign w:val="center"/>
          </w:tcPr>
          <w:p w14:paraId="578642F1" w14:textId="7B847F2D" w:rsidR="00B83759" w:rsidRPr="00B83759" w:rsidRDefault="00B83759" w:rsidP="00B83759">
            <w:pPr>
              <w:tabs>
                <w:tab w:val="clear" w:pos="567"/>
              </w:tabs>
              <w:spacing w:before="0" w:after="0" w:line="360" w:lineRule="auto"/>
              <w:jc w:val="left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575" w:type="pct"/>
            <w:tcBorders>
              <w:top w:val="nil"/>
              <w:bottom w:val="single" w:sz="12" w:space="0" w:color="auto"/>
            </w:tcBorders>
            <w:vAlign w:val="bottom"/>
          </w:tcPr>
          <w:p w14:paraId="63256794" w14:textId="77777777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</w:p>
        </w:tc>
        <w:tc>
          <w:tcPr>
            <w:tcW w:w="575" w:type="pct"/>
            <w:tcBorders>
              <w:top w:val="nil"/>
              <w:bottom w:val="single" w:sz="12" w:space="0" w:color="auto"/>
            </w:tcBorders>
            <w:vAlign w:val="center"/>
          </w:tcPr>
          <w:p w14:paraId="47D94A96" w14:textId="3771AD9B" w:rsidR="00B83759" w:rsidRPr="00B83759" w:rsidRDefault="00B83759" w:rsidP="00B83759">
            <w:pPr>
              <w:spacing w:before="0" w:after="0" w:line="360" w:lineRule="auto"/>
              <w:ind w:left="-6"/>
              <w:jc w:val="left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rs9787909</w:t>
            </w:r>
          </w:p>
        </w:tc>
        <w:tc>
          <w:tcPr>
            <w:tcW w:w="839" w:type="pct"/>
            <w:tcBorders>
              <w:top w:val="nil"/>
              <w:bottom w:val="single" w:sz="12" w:space="0" w:color="auto"/>
            </w:tcBorders>
            <w:vAlign w:val="center"/>
          </w:tcPr>
          <w:p w14:paraId="54C2FD3A" w14:textId="1F1DF684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1.03</w:t>
            </w:r>
          </w:p>
        </w:tc>
        <w:tc>
          <w:tcPr>
            <w:tcW w:w="1235" w:type="pct"/>
            <w:tcBorders>
              <w:top w:val="nil"/>
              <w:bottom w:val="single" w:sz="12" w:space="0" w:color="auto"/>
            </w:tcBorders>
            <w:vAlign w:val="center"/>
          </w:tcPr>
          <w:p w14:paraId="57798691" w14:textId="5B86EC4F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(0.97;1.1)</w:t>
            </w:r>
          </w:p>
        </w:tc>
        <w:tc>
          <w:tcPr>
            <w:tcW w:w="926" w:type="pct"/>
            <w:tcBorders>
              <w:top w:val="nil"/>
              <w:bottom w:val="single" w:sz="12" w:space="0" w:color="auto"/>
            </w:tcBorders>
            <w:vAlign w:val="center"/>
          </w:tcPr>
          <w:p w14:paraId="6C2C431D" w14:textId="6224820A" w:rsidR="00B83759" w:rsidRPr="00B83759" w:rsidRDefault="00B83759" w:rsidP="00B83759">
            <w:pPr>
              <w:spacing w:before="0" w:after="0" w:line="360" w:lineRule="auto"/>
              <w:ind w:left="-6"/>
              <w:jc w:val="center"/>
              <w:rPr>
                <w:rFonts w:cs="Arial"/>
                <w:sz w:val="18"/>
                <w:szCs w:val="18"/>
                <w:lang w:val="en-US"/>
              </w:rPr>
            </w:pPr>
            <w:r w:rsidRPr="00B83759">
              <w:rPr>
                <w:rFonts w:eastAsia="Arial" w:cs="Arial"/>
                <w:color w:val="000000"/>
                <w:sz w:val="18"/>
                <w:szCs w:val="18"/>
              </w:rPr>
              <w:t>0.3635</w:t>
            </w:r>
          </w:p>
        </w:tc>
      </w:tr>
    </w:tbl>
    <w:p w14:paraId="04B57A7E" w14:textId="6BE81F42" w:rsidR="00DD2636" w:rsidRDefault="00DD2636" w:rsidP="00DD2636">
      <w:pPr>
        <w:tabs>
          <w:tab w:val="clear" w:pos="567"/>
        </w:tabs>
        <w:spacing w:before="0" w:after="160" w:line="259" w:lineRule="auto"/>
        <w:jc w:val="left"/>
        <w:rPr>
          <w:rFonts w:cs="Arial"/>
          <w:sz w:val="20"/>
          <w:szCs w:val="20"/>
          <w:lang w:val="en-US"/>
        </w:rPr>
        <w:sectPr w:rsidR="00DD2636" w:rsidSect="00297A82">
          <w:headerReference w:type="default" r:id="rId9"/>
          <w:pgSz w:w="16838" w:h="11906" w:orient="landscape"/>
          <w:pgMar w:top="1418" w:right="1418" w:bottom="1418" w:left="1134" w:header="709" w:footer="709" w:gutter="0"/>
          <w:cols w:space="708"/>
          <w:docGrid w:linePitch="360"/>
        </w:sectPr>
      </w:pPr>
    </w:p>
    <w:p w14:paraId="339B3B9E" w14:textId="1503D6B7" w:rsidR="0062442A" w:rsidRDefault="0062442A" w:rsidP="0062442A">
      <w:pPr>
        <w:tabs>
          <w:tab w:val="clear" w:pos="567"/>
        </w:tabs>
        <w:spacing w:before="0" w:after="0" w:line="240" w:lineRule="auto"/>
        <w:rPr>
          <w:rFonts w:cs="Arial"/>
          <w:lang w:val="en-US"/>
        </w:rPr>
      </w:pPr>
      <w:r>
        <w:rPr>
          <w:lang w:val="en-US"/>
        </w:rPr>
        <w:lastRenderedPageBreak/>
        <w:t xml:space="preserve">Supplementary </w:t>
      </w:r>
      <w:r w:rsidRPr="0045290C">
        <w:rPr>
          <w:rFonts w:cs="Arial"/>
          <w:lang w:val="en-US"/>
        </w:rPr>
        <w:t>Table</w:t>
      </w:r>
      <w:r>
        <w:rPr>
          <w:rFonts w:cs="Arial"/>
          <w:lang w:val="en-US"/>
        </w:rPr>
        <w:t xml:space="preserve"> </w:t>
      </w:r>
      <w:r w:rsidR="00810FF4">
        <w:rPr>
          <w:rFonts w:cs="Arial"/>
          <w:lang w:val="en-US"/>
        </w:rPr>
        <w:t>6</w:t>
      </w:r>
      <w:r>
        <w:rPr>
          <w:rFonts w:cs="Arial"/>
          <w:lang w:val="en-US"/>
        </w:rPr>
        <w:tab/>
        <w:t>Inverse variance weighted and robust method e</w:t>
      </w:r>
      <w:r w:rsidRPr="000928FD">
        <w:rPr>
          <w:rFonts w:cs="Arial"/>
          <w:lang w:val="en-US"/>
        </w:rPr>
        <w:t xml:space="preserve">stimates </w:t>
      </w:r>
      <w:r>
        <w:rPr>
          <w:rFonts w:cs="Arial"/>
          <w:lang w:val="en-US"/>
        </w:rPr>
        <w:t>for pulmonary</w:t>
      </w:r>
      <w:r w:rsidR="00C9661C">
        <w:rPr>
          <w:rFonts w:cs="Arial"/>
          <w:lang w:val="en-US"/>
        </w:rPr>
        <w:t xml:space="preserve"> function</w:t>
      </w:r>
      <w:r>
        <w:rPr>
          <w:rFonts w:cs="Arial"/>
          <w:lang w:val="en-US"/>
        </w:rPr>
        <w:t xml:space="preserve"> when using SNPs associated with lifetime cannabis </w:t>
      </w:r>
      <w:r>
        <w:rPr>
          <w:lang w:val="en-US"/>
        </w:rPr>
        <w:t xml:space="preserve">and cannabis use disorder at </w:t>
      </w:r>
      <w:r w:rsidRPr="001744A5">
        <w:rPr>
          <w:i/>
          <w:lang w:val="en-US"/>
        </w:rPr>
        <w:t>P</w:t>
      </w:r>
      <w:r w:rsidRPr="00A3428E">
        <w:rPr>
          <w:lang w:val="en-US"/>
        </w:rPr>
        <w:t xml:space="preserve"> &lt; 5 x 10</w:t>
      </w:r>
      <w:r w:rsidRPr="00A037DC">
        <w:rPr>
          <w:vertAlign w:val="superscript"/>
          <w:lang w:val="en-US"/>
        </w:rPr>
        <w:t>-</w:t>
      </w:r>
      <w:r>
        <w:rPr>
          <w:vertAlign w:val="superscript"/>
          <w:lang w:val="en-US"/>
        </w:rPr>
        <w:t>4</w:t>
      </w:r>
    </w:p>
    <w:tbl>
      <w:tblPr>
        <w:tblStyle w:val="Tabellenraster"/>
        <w:tblW w:w="4964" w:type="pct"/>
        <w:tblInd w:w="103" w:type="dxa"/>
        <w:tblBorders>
          <w:top w:val="single" w:sz="12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000" w:firstRow="0" w:lastRow="0" w:firstColumn="0" w:lastColumn="0" w:noHBand="0" w:noVBand="0"/>
      </w:tblPr>
      <w:tblGrid>
        <w:gridCol w:w="1739"/>
        <w:gridCol w:w="851"/>
        <w:gridCol w:w="1986"/>
        <w:gridCol w:w="2411"/>
        <w:gridCol w:w="1886"/>
        <w:gridCol w:w="1946"/>
        <w:gridCol w:w="1685"/>
        <w:gridCol w:w="1679"/>
      </w:tblGrid>
      <w:tr w:rsidR="0062442A" w:rsidRPr="007E2D40" w14:paraId="19FC915B" w14:textId="77777777" w:rsidTr="00213587">
        <w:trPr>
          <w:trHeight w:val="356"/>
        </w:trPr>
        <w:tc>
          <w:tcPr>
            <w:tcW w:w="613" w:type="pct"/>
            <w:tcBorders>
              <w:top w:val="single" w:sz="12" w:space="0" w:color="auto"/>
              <w:left w:val="nil"/>
              <w:bottom w:val="single" w:sz="4" w:space="0" w:color="auto"/>
            </w:tcBorders>
            <w:vAlign w:val="bottom"/>
          </w:tcPr>
          <w:p w14:paraId="654AF796" w14:textId="77777777" w:rsidR="0062442A" w:rsidRPr="007E2D40" w:rsidRDefault="0062442A" w:rsidP="00213587">
            <w:pPr>
              <w:spacing w:before="0" w:after="0" w:line="240" w:lineRule="auto"/>
              <w:ind w:left="-70"/>
              <w:jc w:val="left"/>
              <w:rPr>
                <w:rFonts w:cs="Arial"/>
                <w:sz w:val="18"/>
                <w:szCs w:val="18"/>
                <w:lang w:val="en-GB"/>
              </w:rPr>
            </w:pPr>
            <w:r w:rsidRPr="007E2D40">
              <w:rPr>
                <w:rFonts w:cs="Arial"/>
                <w:sz w:val="18"/>
                <w:szCs w:val="18"/>
                <w:lang w:val="en-GB"/>
              </w:rPr>
              <w:t>Exposure</w:t>
            </w:r>
          </w:p>
        </w:tc>
        <w:tc>
          <w:tcPr>
            <w:tcW w:w="300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8091182" w14:textId="77777777" w:rsidR="0062442A" w:rsidRPr="007E2D40" w:rsidRDefault="0062442A" w:rsidP="00213587">
            <w:pPr>
              <w:tabs>
                <w:tab w:val="clear" w:pos="567"/>
              </w:tabs>
              <w:spacing w:before="0" w:after="0" w:line="240" w:lineRule="auto"/>
              <w:ind w:left="-104"/>
              <w:jc w:val="left"/>
              <w:rPr>
                <w:rFonts w:cs="Arial"/>
                <w:sz w:val="18"/>
                <w:szCs w:val="18"/>
                <w:lang w:val="en-GB"/>
              </w:rPr>
            </w:pPr>
            <w:r w:rsidRPr="007E2D40">
              <w:rPr>
                <w:rFonts w:cs="Arial"/>
                <w:sz w:val="18"/>
                <w:szCs w:val="18"/>
                <w:lang w:val="en-GB"/>
              </w:rPr>
              <w:t>No. SNPs</w:t>
            </w:r>
          </w:p>
        </w:tc>
        <w:tc>
          <w:tcPr>
            <w:tcW w:w="700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5EF15DCC" w14:textId="77777777" w:rsidR="0062442A" w:rsidRPr="007E2D40" w:rsidRDefault="0062442A" w:rsidP="00213587">
            <w:pPr>
              <w:tabs>
                <w:tab w:val="clear" w:pos="567"/>
              </w:tabs>
              <w:spacing w:before="0" w:after="0" w:line="240" w:lineRule="auto"/>
              <w:ind w:left="-108"/>
              <w:jc w:val="left"/>
              <w:rPr>
                <w:rFonts w:cs="Arial"/>
                <w:sz w:val="18"/>
                <w:szCs w:val="18"/>
                <w:lang w:val="en-GB"/>
              </w:rPr>
            </w:pPr>
            <w:r w:rsidRPr="007E2D40">
              <w:rPr>
                <w:rFonts w:cs="Arial"/>
                <w:sz w:val="18"/>
                <w:szCs w:val="18"/>
                <w:lang w:val="en-GB"/>
              </w:rPr>
              <w:t>Outcome</w:t>
            </w:r>
          </w:p>
        </w:tc>
        <w:tc>
          <w:tcPr>
            <w:tcW w:w="850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6CA85670" w14:textId="77777777" w:rsidR="0062442A" w:rsidRPr="007E2D40" w:rsidRDefault="0062442A" w:rsidP="00213587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cs="Arial"/>
                <w:sz w:val="18"/>
                <w:szCs w:val="18"/>
                <w:lang w:val="en-GB"/>
              </w:rPr>
            </w:pPr>
            <w:r w:rsidRPr="007E2D40">
              <w:rPr>
                <w:rFonts w:cs="Arial"/>
                <w:sz w:val="18"/>
                <w:szCs w:val="18"/>
                <w:lang w:val="en-GB"/>
              </w:rPr>
              <w:t>Method</w:t>
            </w:r>
          </w:p>
        </w:tc>
        <w:tc>
          <w:tcPr>
            <w:tcW w:w="665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11090625" w14:textId="05AB34EC" w:rsidR="0062442A" w:rsidRPr="007E2D40" w:rsidRDefault="0062442A" w:rsidP="00C9661C">
            <w:pPr>
              <w:tabs>
                <w:tab w:val="clear" w:pos="567"/>
              </w:tabs>
              <w:spacing w:before="0" w:after="0" w:line="240" w:lineRule="auto"/>
              <w:ind w:left="-49"/>
              <w:jc w:val="center"/>
              <w:rPr>
                <w:rFonts w:cs="Arial"/>
                <w:sz w:val="18"/>
                <w:szCs w:val="18"/>
                <w:lang w:val="en-GB"/>
              </w:rPr>
            </w:pPr>
            <w:r w:rsidRPr="007E2D40">
              <w:rPr>
                <w:rFonts w:cs="Arial"/>
                <w:sz w:val="18"/>
                <w:szCs w:val="18"/>
                <w:lang w:val="en-GB"/>
              </w:rPr>
              <w:t>Beta</w:t>
            </w:r>
          </w:p>
        </w:tc>
        <w:tc>
          <w:tcPr>
            <w:tcW w:w="686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223D6BDF" w14:textId="77777777" w:rsidR="0062442A" w:rsidRPr="007E2D40" w:rsidRDefault="0062442A" w:rsidP="00213587">
            <w:pPr>
              <w:tabs>
                <w:tab w:val="clear" w:pos="567"/>
              </w:tabs>
              <w:spacing w:before="0" w:after="0" w:line="240" w:lineRule="auto"/>
              <w:ind w:left="-152"/>
              <w:jc w:val="center"/>
              <w:rPr>
                <w:rFonts w:cs="Arial"/>
                <w:sz w:val="18"/>
                <w:szCs w:val="18"/>
                <w:lang w:val="en-GB"/>
              </w:rPr>
            </w:pPr>
            <w:r w:rsidRPr="007E2D40">
              <w:rPr>
                <w:rFonts w:cs="Arial"/>
                <w:sz w:val="18"/>
                <w:szCs w:val="18"/>
                <w:lang w:val="en-GB"/>
              </w:rPr>
              <w:t>95% CI</w:t>
            </w:r>
          </w:p>
        </w:tc>
        <w:tc>
          <w:tcPr>
            <w:tcW w:w="594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296006DB" w14:textId="77777777" w:rsidR="0062442A" w:rsidRPr="007E2D40" w:rsidRDefault="0062442A" w:rsidP="00213587">
            <w:pPr>
              <w:tabs>
                <w:tab w:val="clear" w:pos="567"/>
              </w:tabs>
              <w:spacing w:before="0" w:after="0" w:line="240" w:lineRule="auto"/>
              <w:ind w:left="-114"/>
              <w:jc w:val="center"/>
              <w:rPr>
                <w:rFonts w:cs="Arial"/>
                <w:sz w:val="18"/>
                <w:szCs w:val="18"/>
                <w:lang w:val="en-GB"/>
              </w:rPr>
            </w:pPr>
            <w:r w:rsidRPr="007E2D40">
              <w:rPr>
                <w:rFonts w:cs="Arial"/>
                <w:sz w:val="18"/>
                <w:szCs w:val="18"/>
                <w:lang w:val="en-GB"/>
              </w:rPr>
              <w:t>P</w:t>
            </w:r>
          </w:p>
        </w:tc>
        <w:tc>
          <w:tcPr>
            <w:tcW w:w="592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63F3C5EA" w14:textId="77777777" w:rsidR="0062442A" w:rsidRPr="007E2D40" w:rsidRDefault="0062442A" w:rsidP="00213587">
            <w:pPr>
              <w:spacing w:before="0" w:after="0" w:line="240" w:lineRule="auto"/>
              <w:jc w:val="center"/>
              <w:rPr>
                <w:rFonts w:cs="Arial"/>
                <w:sz w:val="18"/>
                <w:szCs w:val="18"/>
                <w:lang w:val="en-GB"/>
              </w:rPr>
            </w:pPr>
            <w:r w:rsidRPr="007E2D40">
              <w:rPr>
                <w:rFonts w:cs="Arial"/>
                <w:sz w:val="18"/>
                <w:szCs w:val="18"/>
                <w:lang w:val="en-GB"/>
              </w:rPr>
              <w:t>Q</w:t>
            </w:r>
          </w:p>
        </w:tc>
      </w:tr>
      <w:tr w:rsidR="00E71A70" w:rsidRPr="007E2D40" w14:paraId="016CE214" w14:textId="77777777" w:rsidTr="00765B3D">
        <w:trPr>
          <w:trHeight w:val="348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09610064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7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Lifetime cannabis use</w:t>
            </w: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6958B5DF" w14:textId="33FD4D7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545</w:t>
            </w: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0B461909" w14:textId="73785426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</w:rPr>
              <w:t>FEV1</w:t>
            </w: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1B3B2CC3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nverse variance weighted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4830FB0C" w14:textId="03D0DB3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4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1A1BDCC5" w14:textId="7E76E6F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001;0.007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39F12A23" w14:textId="3287294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222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73EA5FDF" w14:textId="0646A45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1000</w:t>
            </w:r>
          </w:p>
        </w:tc>
      </w:tr>
      <w:tr w:rsidR="00E71A70" w:rsidRPr="007E2D40" w14:paraId="2FA1466D" w14:textId="77777777" w:rsidTr="00765B3D">
        <w:trPr>
          <w:trHeight w:val="282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4929DAAE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65B70EA4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3AB98F2E" w14:textId="58B30B9D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7BB6BD3C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Weighted median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2C86ABB9" w14:textId="5F1A7B0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2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457694AD" w14:textId="15EDF5C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-0.003;0.008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71327AB9" w14:textId="64FAF5B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3750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389B0F28" w14:textId="0AB225B6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6515</w:t>
            </w:r>
          </w:p>
        </w:tc>
      </w:tr>
      <w:tr w:rsidR="00E71A70" w:rsidRPr="007E2D40" w14:paraId="6AB34785" w14:textId="77777777" w:rsidTr="00765B3D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591795B8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78D790AD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00D63F14" w14:textId="5B0A8702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363E8A0E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Robust adjusted profile score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1842FFE0" w14:textId="6F5D669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4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5D5EE993" w14:textId="6D36C1B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001;0.008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1D3384E5" w14:textId="68B38A16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170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5C7E0C86" w14:textId="4AC555C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766</w:t>
            </w:r>
          </w:p>
        </w:tc>
      </w:tr>
      <w:tr w:rsidR="00E71A70" w:rsidRPr="007E2D40" w14:paraId="1982BFAA" w14:textId="77777777" w:rsidTr="00765B3D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7ACBA728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71D8B4AC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2198102A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61B0E177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VW radial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59C673A3" w14:textId="0F78300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4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2D4F1327" w14:textId="10D623C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001;0.007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4D9E77F7" w14:textId="0227507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222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536D0C6E" w14:textId="3947213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997</w:t>
            </w:r>
          </w:p>
        </w:tc>
      </w:tr>
      <w:tr w:rsidR="00E71A70" w:rsidRPr="007E2D40" w14:paraId="48E6A1B9" w14:textId="77777777" w:rsidTr="00765B3D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47FF9F38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348C059B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7ABFD21D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2BEC9554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MR PRESSO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2E29757C" w14:textId="78D27DC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4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078CD1D8" w14:textId="3E30CFC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001;0.007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405AFCFF" w14:textId="719FE905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226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7DA89EF2" w14:textId="1EBB5BF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1018</w:t>
            </w:r>
          </w:p>
        </w:tc>
      </w:tr>
      <w:tr w:rsidR="00E71A70" w:rsidRPr="007E2D40" w14:paraId="37C185BF" w14:textId="77777777" w:rsidTr="00E26F40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52D72121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221ED08C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1333515F" w14:textId="6F2DF48F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</w:rPr>
              <w:t>FVC</w:t>
            </w: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32C55A11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nverse variance weighted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581D0CA0" w14:textId="2990AAD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4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6D7A36C8" w14:textId="2DF5CC0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001;0.007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04947CA3" w14:textId="49A1C41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63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4F7E34EF" w14:textId="5DEBCCF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564</w:t>
            </w:r>
          </w:p>
        </w:tc>
      </w:tr>
      <w:tr w:rsidR="00E71A70" w:rsidRPr="007E2D40" w14:paraId="16DA2765" w14:textId="77777777" w:rsidTr="00E26F40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1634D0D3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033BD95E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2A0E8CCB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0B3C1095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Weighted median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1A54DD87" w14:textId="3A23052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7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44C33CC4" w14:textId="6C8AB3A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002;0.01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10FEF1F0" w14:textId="201B679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103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1F9449A6" w14:textId="5660BAE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923</w:t>
            </w:r>
          </w:p>
        </w:tc>
      </w:tr>
      <w:tr w:rsidR="00E71A70" w:rsidRPr="007E2D40" w14:paraId="3E2671B5" w14:textId="77777777" w:rsidTr="00E26F40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4A26091C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30385296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7BC50F0B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51DF0EEF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Robust adjusted profile score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754CBD10" w14:textId="57EE3316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6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1BFE11A4" w14:textId="682ABBA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002;0.009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7CF779BF" w14:textId="4A6E5F7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28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3D0684EE" w14:textId="0750677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249</w:t>
            </w:r>
          </w:p>
        </w:tc>
      </w:tr>
      <w:tr w:rsidR="00E71A70" w:rsidRPr="007E2D40" w14:paraId="1B6E20D9" w14:textId="77777777" w:rsidTr="00E26F40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63E4FF06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631873F3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3C252B43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78F97816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VW radial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1580E087" w14:textId="329E0BE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4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0C324A54" w14:textId="743BAEA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001;0.007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005A1D3C" w14:textId="30A821A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62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1C203A6D" w14:textId="3D2097A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556</w:t>
            </w:r>
          </w:p>
        </w:tc>
      </w:tr>
      <w:tr w:rsidR="00E71A70" w:rsidRPr="007E2D40" w14:paraId="1C8AE926" w14:textId="77777777" w:rsidTr="00E26F40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6AEEDE00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68C7968A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4BE725BE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7D9FBC4B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MR PRESSO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74077404" w14:textId="2665D4A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4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5CFAB783" w14:textId="2B9BEA5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001;0.007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195EF263" w14:textId="177A56D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65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6A85729D" w14:textId="4B61346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582</w:t>
            </w:r>
          </w:p>
        </w:tc>
      </w:tr>
      <w:tr w:rsidR="00E71A70" w:rsidRPr="007E2D40" w14:paraId="5CD7141D" w14:textId="77777777" w:rsidTr="00443FD4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181F10CD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7AD45293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3E70C3E5" w14:textId="5ACAD81C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</w:rPr>
              <w:t>FEV1/FVC</w:t>
            </w: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0717F0A7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nverse variance weighted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3C77DC95" w14:textId="5765B31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-0.0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5D561685" w14:textId="7395535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-0.004;0.0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4AAAD6B7" w14:textId="42AC5CA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6282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16FC01A0" w14:textId="696C016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8114</w:t>
            </w:r>
          </w:p>
        </w:tc>
      </w:tr>
      <w:tr w:rsidR="00E71A70" w:rsidRPr="007E2D40" w14:paraId="2D926240" w14:textId="77777777" w:rsidTr="00443FD4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422B9731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1D5419E8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3E728A5C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4B32C449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Weighted median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75A10EB1" w14:textId="6F7DF0B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-0.0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3EBD84E7" w14:textId="4D881D0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-0.007;0.005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07A05B47" w14:textId="79CD93B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7167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2DDA5F9A" w14:textId="5EA7CF75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8063</w:t>
            </w:r>
          </w:p>
        </w:tc>
      </w:tr>
      <w:tr w:rsidR="00E71A70" w:rsidRPr="007E2D40" w14:paraId="53AF34A1" w14:textId="77777777" w:rsidTr="00443FD4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63CFF9C7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3CAE40E7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03FCB031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10000C37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Robust adjusted profile score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6CE1473C" w14:textId="66CE938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-0.0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1976BDEA" w14:textId="1DFF25B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-0.005;0.0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7B6069E2" w14:textId="6057D99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364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3CCB05ED" w14:textId="2543617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7856</w:t>
            </w:r>
          </w:p>
        </w:tc>
      </w:tr>
      <w:tr w:rsidR="00E71A70" w:rsidRPr="007E2D40" w14:paraId="5C177411" w14:textId="77777777" w:rsidTr="00443FD4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0382F509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51FF0700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3FBC75B3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3BFC20AE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VW radial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527E8615" w14:textId="24FE72B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-0.0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5AEAA96C" w14:textId="508291B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-0.004;0.0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77726D3F" w14:textId="3C1D1A2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6282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7BD601FE" w14:textId="43805F7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8113</w:t>
            </w:r>
          </w:p>
        </w:tc>
      </w:tr>
      <w:tr w:rsidR="00E71A70" w:rsidRPr="007E2D40" w14:paraId="743868E1" w14:textId="77777777" w:rsidTr="00443FD4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0ACCA7B1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6849D9E9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7439AAB7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63571DF9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MR PRESSO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2025BE17" w14:textId="2EDB659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-0.0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62FA29A8" w14:textId="31D6553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-0.004;0.0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321CFFCD" w14:textId="0690BBC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6284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1D8E3949" w14:textId="7980D17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8116</w:t>
            </w:r>
          </w:p>
        </w:tc>
      </w:tr>
      <w:tr w:rsidR="00E71A70" w:rsidRPr="007E2D40" w14:paraId="707B6DA2" w14:textId="77777777" w:rsidTr="007D132C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78AF5BE8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7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 xml:space="preserve">Cannabis use disorder </w:t>
            </w: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7A65C7CB" w14:textId="615DD88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854</w:t>
            </w: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2DAEA1F8" w14:textId="2F1C4D82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</w:rPr>
              <w:t>FEV1</w:t>
            </w: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1F887E3D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nverse variance weighted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525FA727" w14:textId="3AE7380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-0.0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3A9C5777" w14:textId="535C35F6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-0.002;0.001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1AD430F9" w14:textId="138EEFA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3153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59677189" w14:textId="6D8D29A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054</w:t>
            </w:r>
          </w:p>
        </w:tc>
      </w:tr>
      <w:tr w:rsidR="00E71A70" w:rsidRPr="007E2D40" w14:paraId="5548A1D0" w14:textId="77777777" w:rsidTr="007D132C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4A29CA06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403830DB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46B711E2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7835DA26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Weighted median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44FED5D8" w14:textId="5B8467F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0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7F5EAAFD" w14:textId="0194C59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-0.002;0.0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6DD29ED9" w14:textId="436D3CC6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00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4424DD3F" w14:textId="50C148A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00</w:t>
            </w:r>
          </w:p>
        </w:tc>
      </w:tr>
      <w:tr w:rsidR="00E71A70" w:rsidRPr="007E2D40" w14:paraId="3C7379C4" w14:textId="77777777" w:rsidTr="007D132C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5E747FED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365C9F5C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1A5A545B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1662E8EC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Robust adjusted profile score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6B8E729C" w14:textId="220C1F7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-0.0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52CFB272" w14:textId="4620871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-0.002;0.001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04FDAF49" w14:textId="68EBCCF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3846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133A3E44" w14:textId="39239F8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327</w:t>
            </w:r>
          </w:p>
        </w:tc>
      </w:tr>
      <w:tr w:rsidR="00E71A70" w:rsidRPr="007E2D40" w14:paraId="532D406D" w14:textId="77777777" w:rsidTr="007D132C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35131D7C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395EEA40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094D68AD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79B57D00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VW radial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42896621" w14:textId="26AC294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-0.0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2C1FE704" w14:textId="35B77E5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-0.002;0.001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5EEE54ED" w14:textId="5B761C9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3153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783CE515" w14:textId="5D333F3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054</w:t>
            </w:r>
          </w:p>
        </w:tc>
      </w:tr>
      <w:tr w:rsidR="00E71A70" w:rsidRPr="007E2D40" w14:paraId="1CFF6089" w14:textId="77777777" w:rsidTr="007D132C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0A0D81B9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43364DCE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1553A923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458C5A43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MR PRESSO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346F9F2C" w14:textId="120D1EF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-0.0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393A24DD" w14:textId="1C689DA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-0.002;0.001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06A50FE0" w14:textId="7473E50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3156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055EB2D6" w14:textId="1D27337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057</w:t>
            </w:r>
          </w:p>
        </w:tc>
      </w:tr>
      <w:tr w:rsidR="00E71A70" w:rsidRPr="007E2D40" w14:paraId="360055D7" w14:textId="77777777" w:rsidTr="007D132C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0C27225E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545E2546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3AC8BFF4" w14:textId="6BD63C15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</w:rPr>
              <w:t>FVC</w:t>
            </w: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4278BF18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nverse variance weighted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2D47D230" w14:textId="03ED122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-0.0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37574671" w14:textId="38DE1A1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-0.002;0.001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2A363013" w14:textId="3B9AC4F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2992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7BDF0644" w14:textId="3B83C3F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054</w:t>
            </w:r>
          </w:p>
        </w:tc>
      </w:tr>
      <w:tr w:rsidR="00E71A70" w:rsidRPr="007E2D40" w14:paraId="6C749207" w14:textId="77777777" w:rsidTr="007D132C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45E9EBC0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3A060C00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15074162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5263F6DC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Weighted median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600240D8" w14:textId="49020BC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-0.0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517E8006" w14:textId="6E8B002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-0.004;0.001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7D02530C" w14:textId="6592963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2488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5D38F0A3" w14:textId="439A7E8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493</w:t>
            </w:r>
          </w:p>
        </w:tc>
      </w:tr>
      <w:tr w:rsidR="00E71A70" w:rsidRPr="007E2D40" w14:paraId="52FDAB81" w14:textId="77777777" w:rsidTr="007D132C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4F12F733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25A245A8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5D57079C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6ECBD3BF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Robust adjusted profile score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1C872BB1" w14:textId="18F5994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-0.0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08A3EEF6" w14:textId="2105F92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-0.003;0.001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1412F5B0" w14:textId="7D344E7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3137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36681BC2" w14:textId="5AB4253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327</w:t>
            </w:r>
          </w:p>
        </w:tc>
      </w:tr>
      <w:tr w:rsidR="00E71A70" w:rsidRPr="007E2D40" w14:paraId="5F4C5AEA" w14:textId="77777777" w:rsidTr="007D132C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68A95F62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44BD258B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27561166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2BE64FF8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VW radial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3D96B5BC" w14:textId="4C05A3E6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-0.0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59C6C290" w14:textId="0F6D895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-0.002;0.001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39230347" w14:textId="783BBAA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2992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0F418307" w14:textId="267595C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054</w:t>
            </w:r>
          </w:p>
        </w:tc>
      </w:tr>
      <w:tr w:rsidR="00E71A70" w:rsidRPr="007E2D40" w14:paraId="774D2A34" w14:textId="77777777" w:rsidTr="007D132C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0F48A5C4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710C131D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7746213D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58761BF7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MR PRESSO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461BC7D8" w14:textId="07FEE05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-0.0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32CE7FA3" w14:textId="57F1FBB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-0.002;0.001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370365B5" w14:textId="7951A01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2995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1861B443" w14:textId="4B76CC86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057</w:t>
            </w:r>
          </w:p>
        </w:tc>
      </w:tr>
      <w:tr w:rsidR="00E71A70" w:rsidRPr="007E2D40" w14:paraId="7AB6B76A" w14:textId="77777777" w:rsidTr="007D132C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6659121C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0218BAE1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09C60323" w14:textId="14CBD2E4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</w:rPr>
              <w:t>FEV1/FVC</w:t>
            </w: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0C730E71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nverse variance weighted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34FDBC6A" w14:textId="2790FF6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-0.0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05320203" w14:textId="00A3F52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-0.002;0.001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6A83CEF5" w14:textId="2CFFC87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069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5DA76ABD" w14:textId="6BBAFA3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578</w:t>
            </w:r>
          </w:p>
        </w:tc>
      </w:tr>
      <w:tr w:rsidR="00E71A70" w:rsidRPr="007E2D40" w14:paraId="598E68E6" w14:textId="77777777" w:rsidTr="007D132C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4EA746C8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02534871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500ECC19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62B8CC00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Weighted median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66770293" w14:textId="7F1CF12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-0.0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7EAAB4CA" w14:textId="145CEC3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-0.003;0.001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75E69F18" w14:textId="4BDFD67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304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2B724359" w14:textId="6533B28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5534</w:t>
            </w:r>
          </w:p>
        </w:tc>
      </w:tr>
      <w:tr w:rsidR="00E71A70" w:rsidRPr="007E2D40" w14:paraId="6DFDC518" w14:textId="77777777" w:rsidTr="007D132C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475B28E7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0F3D0E99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3465AD8B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3BBF7C8C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Robust adjusted profile score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3C19D28A" w14:textId="0B54C55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-0.0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45AEBD24" w14:textId="4E22EAA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-0.003;0.001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5B9AF315" w14:textId="2C90D8E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3527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626C40C6" w14:textId="4BDE777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327</w:t>
            </w:r>
          </w:p>
        </w:tc>
      </w:tr>
      <w:tr w:rsidR="00E71A70" w:rsidRPr="007E2D40" w14:paraId="3747C467" w14:textId="77777777" w:rsidTr="007D132C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3B7F0967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13988C9D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5E570E7E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4CD3DF19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VW radial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7722AE6D" w14:textId="30996CF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-0.0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088A7E77" w14:textId="08F51E3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-0.002;0.001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4422603D" w14:textId="3E93D99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069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75D2E929" w14:textId="490FAB55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578</w:t>
            </w:r>
          </w:p>
        </w:tc>
      </w:tr>
      <w:tr w:rsidR="00E71A70" w:rsidRPr="007E2D40" w14:paraId="563058C9" w14:textId="77777777" w:rsidTr="007D132C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single" w:sz="12" w:space="0" w:color="auto"/>
            </w:tcBorders>
            <w:vAlign w:val="bottom"/>
          </w:tcPr>
          <w:p w14:paraId="18711BE0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single" w:sz="12" w:space="0" w:color="auto"/>
            </w:tcBorders>
            <w:vAlign w:val="center"/>
          </w:tcPr>
          <w:p w14:paraId="46472097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single" w:sz="12" w:space="0" w:color="auto"/>
            </w:tcBorders>
            <w:vAlign w:val="bottom"/>
          </w:tcPr>
          <w:p w14:paraId="31BA24E3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single" w:sz="12" w:space="0" w:color="auto"/>
            </w:tcBorders>
            <w:vAlign w:val="bottom"/>
          </w:tcPr>
          <w:p w14:paraId="4D25DEBF" w14:textId="04D2B8D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MR PRESSO</w:t>
            </w:r>
          </w:p>
        </w:tc>
        <w:tc>
          <w:tcPr>
            <w:tcW w:w="665" w:type="pct"/>
            <w:tcBorders>
              <w:top w:val="nil"/>
              <w:bottom w:val="single" w:sz="12" w:space="0" w:color="auto"/>
            </w:tcBorders>
            <w:vAlign w:val="center"/>
          </w:tcPr>
          <w:p w14:paraId="40DF2DC3" w14:textId="792CB32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-0.001</w:t>
            </w:r>
          </w:p>
        </w:tc>
        <w:tc>
          <w:tcPr>
            <w:tcW w:w="686" w:type="pct"/>
            <w:tcBorders>
              <w:top w:val="nil"/>
              <w:bottom w:val="single" w:sz="12" w:space="0" w:color="auto"/>
            </w:tcBorders>
            <w:vAlign w:val="center"/>
          </w:tcPr>
          <w:p w14:paraId="4CEB6CA7" w14:textId="42E269E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-0.002;0.001)</w:t>
            </w:r>
          </w:p>
        </w:tc>
        <w:tc>
          <w:tcPr>
            <w:tcW w:w="594" w:type="pct"/>
            <w:tcBorders>
              <w:top w:val="nil"/>
              <w:bottom w:val="single" w:sz="12" w:space="0" w:color="auto"/>
            </w:tcBorders>
            <w:vAlign w:val="center"/>
          </w:tcPr>
          <w:p w14:paraId="7EB42233" w14:textId="0306021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071</w:t>
            </w:r>
          </w:p>
        </w:tc>
        <w:tc>
          <w:tcPr>
            <w:tcW w:w="592" w:type="pct"/>
            <w:tcBorders>
              <w:top w:val="nil"/>
              <w:bottom w:val="single" w:sz="12" w:space="0" w:color="auto"/>
            </w:tcBorders>
            <w:vAlign w:val="center"/>
          </w:tcPr>
          <w:p w14:paraId="5F90EF11" w14:textId="1889E14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580</w:t>
            </w:r>
          </w:p>
        </w:tc>
      </w:tr>
    </w:tbl>
    <w:p w14:paraId="6A7E18D6" w14:textId="77777777" w:rsidR="00C9661C" w:rsidRDefault="0062442A" w:rsidP="00CF385C">
      <w:pPr>
        <w:tabs>
          <w:tab w:val="clear" w:pos="567"/>
        </w:tabs>
        <w:spacing w:before="0" w:after="0" w:line="240" w:lineRule="auto"/>
        <w:rPr>
          <w:rFonts w:cs="Arial"/>
          <w:sz w:val="16"/>
          <w:szCs w:val="16"/>
          <w:lang w:val="en-US"/>
        </w:rPr>
        <w:sectPr w:rsidR="00C9661C" w:rsidSect="00297A82">
          <w:pgSz w:w="16838" w:h="11906" w:orient="landscape"/>
          <w:pgMar w:top="1418" w:right="1418" w:bottom="1418" w:left="1134" w:header="709" w:footer="709" w:gutter="0"/>
          <w:cols w:space="708"/>
          <w:docGrid w:linePitch="360"/>
        </w:sectPr>
      </w:pPr>
      <w:r w:rsidRPr="003E756B">
        <w:rPr>
          <w:rFonts w:cs="Arial"/>
          <w:sz w:val="16"/>
          <w:szCs w:val="16"/>
          <w:lang w:val="en-US"/>
        </w:rPr>
        <w:t xml:space="preserve">MR PRESSO, MR Pleiotropy </w:t>
      </w:r>
      <w:proofErr w:type="spellStart"/>
      <w:r w:rsidRPr="003E756B">
        <w:rPr>
          <w:rFonts w:cs="Arial"/>
          <w:sz w:val="16"/>
          <w:szCs w:val="16"/>
          <w:lang w:val="en-US"/>
        </w:rPr>
        <w:t>RESidual</w:t>
      </w:r>
      <w:proofErr w:type="spellEnd"/>
      <w:r w:rsidRPr="003E756B">
        <w:rPr>
          <w:rFonts w:cs="Arial"/>
          <w:sz w:val="16"/>
          <w:szCs w:val="16"/>
          <w:lang w:val="en-US"/>
        </w:rPr>
        <w:t xml:space="preserve"> Sum and Outlier. </w:t>
      </w:r>
      <w:r w:rsidRPr="003E756B">
        <w:rPr>
          <w:rFonts w:cs="Arial"/>
          <w:sz w:val="16"/>
          <w:szCs w:val="16"/>
          <w:vertAlign w:val="superscript"/>
          <w:lang w:val="en-GB"/>
        </w:rPr>
        <w:t xml:space="preserve">a </w:t>
      </w:r>
      <w:r w:rsidRPr="003E756B">
        <w:rPr>
          <w:rFonts w:cs="Arial"/>
          <w:sz w:val="16"/>
          <w:szCs w:val="16"/>
          <w:lang w:val="en-US"/>
        </w:rPr>
        <w:t xml:space="preserve">OR (odds ratio) </w:t>
      </w:r>
      <w:r>
        <w:rPr>
          <w:rFonts w:cs="Arial"/>
          <w:sz w:val="16"/>
          <w:szCs w:val="16"/>
          <w:lang w:val="en-US"/>
        </w:rPr>
        <w:t>comparing cannabis use and non-use.</w:t>
      </w:r>
    </w:p>
    <w:p w14:paraId="7246ED44" w14:textId="22A2C895" w:rsidR="00CF385C" w:rsidRPr="00B503B5" w:rsidRDefault="00CF385C" w:rsidP="00CF385C">
      <w:pPr>
        <w:tabs>
          <w:tab w:val="clear" w:pos="567"/>
        </w:tabs>
        <w:spacing w:before="0" w:after="0" w:line="240" w:lineRule="auto"/>
        <w:rPr>
          <w:rFonts w:cs="Arial"/>
          <w:lang w:val="en-US"/>
        </w:rPr>
      </w:pPr>
      <w:r>
        <w:rPr>
          <w:lang w:val="en-US"/>
        </w:rPr>
        <w:lastRenderedPageBreak/>
        <w:t xml:space="preserve">Supplementary </w:t>
      </w:r>
      <w:r w:rsidRPr="0045290C">
        <w:rPr>
          <w:rFonts w:cs="Arial"/>
          <w:lang w:val="en-US"/>
        </w:rPr>
        <w:t>Table</w:t>
      </w:r>
      <w:r>
        <w:rPr>
          <w:rFonts w:cs="Arial"/>
          <w:lang w:val="en-US"/>
        </w:rPr>
        <w:t xml:space="preserve"> </w:t>
      </w:r>
      <w:r w:rsidR="00A63C33">
        <w:rPr>
          <w:rFonts w:cs="Arial"/>
          <w:lang w:val="en-US"/>
        </w:rPr>
        <w:t>7</w:t>
      </w:r>
      <w:r>
        <w:rPr>
          <w:rFonts w:cs="Arial"/>
          <w:lang w:val="en-US"/>
        </w:rPr>
        <w:tab/>
        <w:t>Inverse variance weighted and robust method e</w:t>
      </w:r>
      <w:r w:rsidRPr="000928FD">
        <w:rPr>
          <w:rFonts w:cs="Arial"/>
          <w:lang w:val="en-US"/>
        </w:rPr>
        <w:t xml:space="preserve">stimates </w:t>
      </w:r>
      <w:r w:rsidR="0062442A">
        <w:rPr>
          <w:rFonts w:cs="Arial"/>
          <w:lang w:val="en-US"/>
        </w:rPr>
        <w:t xml:space="preserve">for lung cancer </w:t>
      </w:r>
      <w:r>
        <w:rPr>
          <w:rFonts w:cs="Arial"/>
          <w:lang w:val="en-US"/>
        </w:rPr>
        <w:t xml:space="preserve">when using SNPs associated with lifetime cannabis </w:t>
      </w:r>
      <w:r>
        <w:rPr>
          <w:lang w:val="en-US"/>
        </w:rPr>
        <w:t xml:space="preserve">and cannabis use disorder at </w:t>
      </w:r>
      <w:r w:rsidRPr="001744A5">
        <w:rPr>
          <w:i/>
          <w:lang w:val="en-US"/>
        </w:rPr>
        <w:t>P</w:t>
      </w:r>
      <w:r w:rsidRPr="00A3428E">
        <w:rPr>
          <w:lang w:val="en-US"/>
        </w:rPr>
        <w:t xml:space="preserve"> &lt; 5 x 10</w:t>
      </w:r>
      <w:r w:rsidRPr="00A037DC">
        <w:rPr>
          <w:vertAlign w:val="superscript"/>
          <w:lang w:val="en-US"/>
        </w:rPr>
        <w:t>-</w:t>
      </w:r>
      <w:r>
        <w:rPr>
          <w:vertAlign w:val="superscript"/>
          <w:lang w:val="en-US"/>
        </w:rPr>
        <w:t>4</w:t>
      </w:r>
    </w:p>
    <w:tbl>
      <w:tblPr>
        <w:tblStyle w:val="Tabellenraster"/>
        <w:tblW w:w="4964" w:type="pct"/>
        <w:tblInd w:w="103" w:type="dxa"/>
        <w:tblBorders>
          <w:top w:val="single" w:sz="12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000" w:firstRow="0" w:lastRow="0" w:firstColumn="0" w:lastColumn="0" w:noHBand="0" w:noVBand="0"/>
      </w:tblPr>
      <w:tblGrid>
        <w:gridCol w:w="1739"/>
        <w:gridCol w:w="851"/>
        <w:gridCol w:w="1986"/>
        <w:gridCol w:w="2411"/>
        <w:gridCol w:w="1886"/>
        <w:gridCol w:w="1946"/>
        <w:gridCol w:w="1685"/>
        <w:gridCol w:w="1679"/>
      </w:tblGrid>
      <w:tr w:rsidR="00BB4676" w:rsidRPr="00030095" w14:paraId="1F72CFA9" w14:textId="77777777" w:rsidTr="00351EA7">
        <w:trPr>
          <w:trHeight w:val="356"/>
        </w:trPr>
        <w:tc>
          <w:tcPr>
            <w:tcW w:w="613" w:type="pct"/>
            <w:tcBorders>
              <w:top w:val="single" w:sz="12" w:space="0" w:color="auto"/>
              <w:left w:val="nil"/>
              <w:bottom w:val="single" w:sz="4" w:space="0" w:color="auto"/>
            </w:tcBorders>
            <w:vAlign w:val="bottom"/>
          </w:tcPr>
          <w:p w14:paraId="0AD0CD5E" w14:textId="77777777" w:rsidR="00BB4676" w:rsidRPr="007E2D40" w:rsidRDefault="00BB4676" w:rsidP="00030095">
            <w:pPr>
              <w:spacing w:before="0" w:after="0" w:line="240" w:lineRule="auto"/>
              <w:ind w:left="-70"/>
              <w:jc w:val="left"/>
              <w:rPr>
                <w:rFonts w:cs="Arial"/>
                <w:sz w:val="18"/>
                <w:szCs w:val="18"/>
                <w:lang w:val="en-GB"/>
              </w:rPr>
            </w:pPr>
            <w:r w:rsidRPr="007E2D40">
              <w:rPr>
                <w:rFonts w:cs="Arial"/>
                <w:sz w:val="18"/>
                <w:szCs w:val="18"/>
                <w:lang w:val="en-GB"/>
              </w:rPr>
              <w:t>Exposure</w:t>
            </w:r>
          </w:p>
        </w:tc>
        <w:tc>
          <w:tcPr>
            <w:tcW w:w="300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76356DC" w14:textId="77777777" w:rsidR="00BB4676" w:rsidRPr="007E2D40" w:rsidRDefault="00BB4676" w:rsidP="00030095">
            <w:pPr>
              <w:tabs>
                <w:tab w:val="clear" w:pos="567"/>
              </w:tabs>
              <w:spacing w:before="0" w:after="0" w:line="240" w:lineRule="auto"/>
              <w:ind w:left="-104"/>
              <w:jc w:val="left"/>
              <w:rPr>
                <w:rFonts w:cs="Arial"/>
                <w:sz w:val="18"/>
                <w:szCs w:val="18"/>
                <w:lang w:val="en-GB"/>
              </w:rPr>
            </w:pPr>
            <w:r w:rsidRPr="007E2D40">
              <w:rPr>
                <w:rFonts w:cs="Arial"/>
                <w:sz w:val="18"/>
                <w:szCs w:val="18"/>
                <w:lang w:val="en-GB"/>
              </w:rPr>
              <w:t>No. SNPs</w:t>
            </w:r>
          </w:p>
        </w:tc>
        <w:tc>
          <w:tcPr>
            <w:tcW w:w="700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07E2E2" w14:textId="77777777" w:rsidR="00BB4676" w:rsidRPr="007E2D40" w:rsidRDefault="00BB4676" w:rsidP="00030095">
            <w:pPr>
              <w:tabs>
                <w:tab w:val="clear" w:pos="567"/>
              </w:tabs>
              <w:spacing w:before="0" w:after="0" w:line="240" w:lineRule="auto"/>
              <w:ind w:left="-108"/>
              <w:jc w:val="left"/>
              <w:rPr>
                <w:rFonts w:cs="Arial"/>
                <w:sz w:val="18"/>
                <w:szCs w:val="18"/>
                <w:lang w:val="en-GB"/>
              </w:rPr>
            </w:pPr>
            <w:r w:rsidRPr="007E2D40">
              <w:rPr>
                <w:rFonts w:cs="Arial"/>
                <w:sz w:val="18"/>
                <w:szCs w:val="18"/>
                <w:lang w:val="en-GB"/>
              </w:rPr>
              <w:t>Outcome</w:t>
            </w:r>
          </w:p>
        </w:tc>
        <w:tc>
          <w:tcPr>
            <w:tcW w:w="850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E97AAFB" w14:textId="77777777" w:rsidR="00BB4676" w:rsidRPr="007E2D40" w:rsidRDefault="00BB4676" w:rsidP="00A67084">
            <w:pPr>
              <w:tabs>
                <w:tab w:val="clear" w:pos="567"/>
              </w:tabs>
              <w:spacing w:before="0" w:after="0" w:line="240" w:lineRule="auto"/>
              <w:jc w:val="left"/>
              <w:rPr>
                <w:rFonts w:cs="Arial"/>
                <w:sz w:val="18"/>
                <w:szCs w:val="18"/>
                <w:lang w:val="en-GB"/>
              </w:rPr>
            </w:pPr>
            <w:r w:rsidRPr="007E2D40">
              <w:rPr>
                <w:rFonts w:cs="Arial"/>
                <w:sz w:val="18"/>
                <w:szCs w:val="18"/>
                <w:lang w:val="en-GB"/>
              </w:rPr>
              <w:t>Method</w:t>
            </w:r>
          </w:p>
        </w:tc>
        <w:tc>
          <w:tcPr>
            <w:tcW w:w="665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6B871F78" w14:textId="6B94B36F" w:rsidR="00BB4676" w:rsidRPr="007E2D40" w:rsidRDefault="00351EA7" w:rsidP="00A67084">
            <w:pPr>
              <w:tabs>
                <w:tab w:val="clear" w:pos="567"/>
              </w:tabs>
              <w:spacing w:before="0" w:after="0" w:line="240" w:lineRule="auto"/>
              <w:ind w:left="-49"/>
              <w:jc w:val="center"/>
              <w:rPr>
                <w:rFonts w:cs="Arial"/>
                <w:sz w:val="18"/>
                <w:szCs w:val="18"/>
                <w:lang w:val="en-GB"/>
              </w:rPr>
            </w:pPr>
            <w:r w:rsidRPr="007E2D40">
              <w:rPr>
                <w:rFonts w:cs="Arial"/>
                <w:sz w:val="18"/>
                <w:szCs w:val="18"/>
                <w:lang w:val="en-GB"/>
              </w:rPr>
              <w:t>OR</w:t>
            </w:r>
          </w:p>
        </w:tc>
        <w:tc>
          <w:tcPr>
            <w:tcW w:w="686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39CF38F4" w14:textId="1E031FED" w:rsidR="00BB4676" w:rsidRPr="007E2D40" w:rsidRDefault="000E72EE" w:rsidP="00A67084">
            <w:pPr>
              <w:tabs>
                <w:tab w:val="clear" w:pos="567"/>
              </w:tabs>
              <w:spacing w:before="0" w:after="0" w:line="240" w:lineRule="auto"/>
              <w:ind w:left="-152"/>
              <w:jc w:val="center"/>
              <w:rPr>
                <w:rFonts w:cs="Arial"/>
                <w:sz w:val="18"/>
                <w:szCs w:val="18"/>
                <w:lang w:val="en-GB"/>
              </w:rPr>
            </w:pPr>
            <w:r w:rsidRPr="007E2D40">
              <w:rPr>
                <w:rFonts w:cs="Arial"/>
                <w:sz w:val="18"/>
                <w:szCs w:val="18"/>
                <w:lang w:val="en-GB"/>
              </w:rPr>
              <w:t>95% CI</w:t>
            </w:r>
          </w:p>
        </w:tc>
        <w:tc>
          <w:tcPr>
            <w:tcW w:w="594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5DC8B3F1" w14:textId="04780CFA" w:rsidR="00BB4676" w:rsidRPr="007E2D40" w:rsidRDefault="00BB4676" w:rsidP="000E72EE">
            <w:pPr>
              <w:tabs>
                <w:tab w:val="clear" w:pos="567"/>
              </w:tabs>
              <w:spacing w:before="0" w:after="0" w:line="240" w:lineRule="auto"/>
              <w:ind w:left="-114"/>
              <w:jc w:val="center"/>
              <w:rPr>
                <w:rFonts w:cs="Arial"/>
                <w:sz w:val="18"/>
                <w:szCs w:val="18"/>
                <w:lang w:val="en-GB"/>
              </w:rPr>
            </w:pPr>
            <w:r w:rsidRPr="007E2D40">
              <w:rPr>
                <w:rFonts w:cs="Arial"/>
                <w:sz w:val="18"/>
                <w:szCs w:val="18"/>
                <w:lang w:val="en-GB"/>
              </w:rPr>
              <w:t>P</w:t>
            </w:r>
          </w:p>
        </w:tc>
        <w:tc>
          <w:tcPr>
            <w:tcW w:w="592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77AC1371" w14:textId="25EB0AA1" w:rsidR="00BB4676" w:rsidRPr="007E2D40" w:rsidRDefault="000E72EE" w:rsidP="000E72EE">
            <w:pPr>
              <w:spacing w:before="0" w:after="0" w:line="240" w:lineRule="auto"/>
              <w:jc w:val="center"/>
              <w:rPr>
                <w:rFonts w:cs="Arial"/>
                <w:sz w:val="18"/>
                <w:szCs w:val="18"/>
                <w:lang w:val="en-GB"/>
              </w:rPr>
            </w:pPr>
            <w:r w:rsidRPr="007E2D40">
              <w:rPr>
                <w:rFonts w:cs="Arial"/>
                <w:sz w:val="18"/>
                <w:szCs w:val="18"/>
                <w:lang w:val="en-GB"/>
              </w:rPr>
              <w:t>Q</w:t>
            </w:r>
          </w:p>
        </w:tc>
      </w:tr>
      <w:tr w:rsidR="00E71A70" w:rsidRPr="00030095" w14:paraId="5BC12660" w14:textId="77777777" w:rsidTr="006260EF">
        <w:trPr>
          <w:trHeight w:val="348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129558BE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7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Lifetime cannabis use</w:t>
            </w: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067A3C68" w14:textId="7437A6D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586</w:t>
            </w: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1A6C0AEB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Overall lung cancer</w:t>
            </w: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3DEBA87F" w14:textId="03C71E5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nverse variance weighted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14ABE2C9" w14:textId="70D02B4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2127F9E9" w14:textId="7D19CF2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8;1.01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15AB1EAA" w14:textId="622E307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6416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60C40A04" w14:textId="2107135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8114</w:t>
            </w:r>
          </w:p>
        </w:tc>
      </w:tr>
      <w:tr w:rsidR="00E71A70" w:rsidRPr="00030095" w14:paraId="42443FC5" w14:textId="77777777" w:rsidTr="006260EF">
        <w:trPr>
          <w:trHeight w:val="282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1CE26B0F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3531D7FF" w14:textId="3877DF05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5438184B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0708DA1A" w14:textId="42820CB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Weighted median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79A3DDA6" w14:textId="277DA19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1E7B3114" w14:textId="19ADAF9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7;1.03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771684D5" w14:textId="37353BF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714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35F2E4E7" w14:textId="104A815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714</w:t>
            </w:r>
          </w:p>
        </w:tc>
      </w:tr>
      <w:tr w:rsidR="00E71A70" w:rsidRPr="00030095" w14:paraId="651CF12E" w14:textId="77777777" w:rsidTr="006260EF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08301EAF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3915E0C3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175C73BB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50D08D12" w14:textId="122DD1D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Robust adjusted profile score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6BC0D7F5" w14:textId="154FF3A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6029CBD6" w14:textId="3743A88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8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3E7DB812" w14:textId="39A5593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8119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780B5085" w14:textId="175BD3A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134</w:t>
            </w:r>
          </w:p>
        </w:tc>
      </w:tr>
      <w:tr w:rsidR="00E71A70" w:rsidRPr="00030095" w14:paraId="78898DB4" w14:textId="77777777" w:rsidTr="006260EF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4F4F37D7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2D1E13B1" w14:textId="69B39CE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75E625F2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194A9B0B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VW radial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5E2ABEA6" w14:textId="38D40E4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28E0D55A" w14:textId="3A358F3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8;1.01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54659883" w14:textId="33C50D4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6417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5898C9FB" w14:textId="299A0DE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8113</w:t>
            </w:r>
          </w:p>
        </w:tc>
      </w:tr>
      <w:tr w:rsidR="00E71A70" w:rsidRPr="00030095" w14:paraId="70ED4F17" w14:textId="77777777" w:rsidTr="006260EF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222D8467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473D2C2C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10D47C23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42AB10A0" w14:textId="1520B2F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MR PRESSO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37A98FA9" w14:textId="1614B6A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7EF90F72" w14:textId="33B00D0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8;1.01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33D28C70" w14:textId="03F139D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6418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2F6280A0" w14:textId="584399B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8116</w:t>
            </w:r>
          </w:p>
        </w:tc>
      </w:tr>
      <w:tr w:rsidR="00E71A70" w:rsidRPr="00030095" w14:paraId="1CE72BF2" w14:textId="77777777" w:rsidTr="006260EF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4DD1B0C7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00779BCC" w14:textId="2A964A5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07A08FA5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Adenocarcinoma</w:t>
            </w: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35B358B4" w14:textId="02A4902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nverse variance weighted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3C5EB35E" w14:textId="346D8B7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1813E156" w14:textId="698C9A6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8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4DB85EF5" w14:textId="520CBF3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7213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351FB81E" w14:textId="4E1020E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8114</w:t>
            </w:r>
          </w:p>
        </w:tc>
      </w:tr>
      <w:tr w:rsidR="00E71A70" w:rsidRPr="00030095" w14:paraId="5AB31589" w14:textId="77777777" w:rsidTr="006260EF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37A0740E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21910D7C" w14:textId="62ADD27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54BF2410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43D767BB" w14:textId="7E3BC9B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Weighted median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39B35CAE" w14:textId="5BCB372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8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30F760B2" w14:textId="1E0FA8F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4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1D454C35" w14:textId="59D1BE6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3909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068941EF" w14:textId="5E81875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6515</w:t>
            </w:r>
          </w:p>
        </w:tc>
      </w:tr>
      <w:tr w:rsidR="00E71A70" w:rsidRPr="00030095" w14:paraId="2EE47DF7" w14:textId="77777777" w:rsidTr="006260EF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03BDD5C8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24BF1A52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52618C43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034EC354" w14:textId="56B55FB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Robust adjusted profile score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7FA830F3" w14:textId="2A3241B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726AC666" w14:textId="650EED6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7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054A2C06" w14:textId="08B67AE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6841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09878420" w14:textId="5B96051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134</w:t>
            </w:r>
          </w:p>
        </w:tc>
      </w:tr>
      <w:tr w:rsidR="00E71A70" w:rsidRPr="00030095" w14:paraId="629DE8A2" w14:textId="77777777" w:rsidTr="006260EF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234E0CF3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04539A80" w14:textId="416F7B7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165ADA46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367464A1" w14:textId="0727081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VW radial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2A454CFB" w14:textId="254E82B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3FA70084" w14:textId="4FF9C99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8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04CB9ECD" w14:textId="3CB7DCF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7212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1297BF98" w14:textId="74A5605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8113</w:t>
            </w:r>
          </w:p>
        </w:tc>
      </w:tr>
      <w:tr w:rsidR="00E71A70" w:rsidRPr="00030095" w14:paraId="5DEE4233" w14:textId="77777777" w:rsidTr="006260EF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6021F1AB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1141065D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069DDE14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715D52E5" w14:textId="7F6D3A4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MR PRESSO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24420CC9" w14:textId="076D338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14F13C96" w14:textId="035DD6A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8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05ADF780" w14:textId="4201532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7214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7DFC9508" w14:textId="47E01B1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8116</w:t>
            </w:r>
          </w:p>
        </w:tc>
      </w:tr>
      <w:tr w:rsidR="00E71A70" w:rsidRPr="00030095" w14:paraId="386CBD62" w14:textId="77777777" w:rsidTr="006260EF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63CBF1BD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2205D47A" w14:textId="1B12254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54B5069D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Squamous cell carcinoma</w:t>
            </w: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3FCB9B03" w14:textId="5ADF45D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nverse variance weighted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0106A41A" w14:textId="7B7C415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76D21D09" w14:textId="68E33D0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7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75B0C6D2" w14:textId="70A85B8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7006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19C868E4" w14:textId="05CD2AA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8114</w:t>
            </w:r>
          </w:p>
        </w:tc>
      </w:tr>
      <w:tr w:rsidR="00E71A70" w:rsidRPr="00030095" w14:paraId="13A1B698" w14:textId="77777777" w:rsidTr="006260EF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54BD574A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7ECA83A0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3A2897D9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42562A16" w14:textId="4287ACE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Weighted median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7E99680D" w14:textId="2AEA416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2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5E39C7A9" w14:textId="77DAF19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7;1.07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69AD91DB" w14:textId="257409E6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5067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42C17B3D" w14:textId="6FAC8BC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6515</w:t>
            </w:r>
          </w:p>
        </w:tc>
      </w:tr>
      <w:tr w:rsidR="00E71A70" w:rsidRPr="00030095" w14:paraId="4D4267A6" w14:textId="77777777" w:rsidTr="006260EF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3F0B1BC6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2835615C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22E4C583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3D7A0A2E" w14:textId="6A01D17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Robust adjusted profile score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0DE56D84" w14:textId="497A44B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35A71C86" w14:textId="72AB76B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7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66FE03AA" w14:textId="36F596C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7119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39DF796F" w14:textId="06A643E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134</w:t>
            </w:r>
          </w:p>
        </w:tc>
      </w:tr>
      <w:tr w:rsidR="00E71A70" w:rsidRPr="00030095" w14:paraId="1ADE8989" w14:textId="77777777" w:rsidTr="006260EF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4D298097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4C37063C" w14:textId="222C153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75F6FC6B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1F3E7FCC" w14:textId="62CDCC7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VW radial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3BB97061" w14:textId="3387FF8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541906B7" w14:textId="036305F6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7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5F236D46" w14:textId="08E86405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7004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6D240B9D" w14:textId="5651C96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8113</w:t>
            </w:r>
          </w:p>
        </w:tc>
      </w:tr>
      <w:tr w:rsidR="00E71A70" w:rsidRPr="00030095" w14:paraId="35FD232E" w14:textId="77777777" w:rsidTr="006260EF">
        <w:trPr>
          <w:trHeight w:val="356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664F1E37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04470ED5" w14:textId="1035C5D5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3510B59B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5D13C5F0" w14:textId="0C2A1CA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MR PRESSO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5A9D5EBA" w14:textId="1AA7D64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6247FDE7" w14:textId="33D4FAB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7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7EE47C2D" w14:textId="0CA27DB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7007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1E7CD4D1" w14:textId="50BEBE4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8116</w:t>
            </w:r>
          </w:p>
        </w:tc>
      </w:tr>
      <w:tr w:rsidR="00E71A70" w:rsidRPr="00030095" w14:paraId="7B3FBDBA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251443E1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157CDA58" w14:textId="7FED4855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71D12002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Small cell carcinoma</w:t>
            </w: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7EC5D5D9" w14:textId="15D91E8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nverse variance weighted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06A9E00B" w14:textId="4095DAD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3E04C35D" w14:textId="4FF872E5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7;1.04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57C7978F" w14:textId="095C956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873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1F0E1B73" w14:textId="3FDC84E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873</w:t>
            </w:r>
          </w:p>
        </w:tc>
      </w:tr>
      <w:tr w:rsidR="00E71A70" w:rsidRPr="00030095" w14:paraId="79BD80C5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5EED7D40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57EAE900" w14:textId="4CFCE64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69F97C4A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2322142D" w14:textId="45761B2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Weighted median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6D6CCE66" w14:textId="09E4899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3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023706E9" w14:textId="1F7FF5C6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5;1.11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1410C2D5" w14:textId="0B04671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5016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620F22F8" w14:textId="42F31BF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6515</w:t>
            </w:r>
          </w:p>
        </w:tc>
      </w:tr>
      <w:tr w:rsidR="00E71A70" w:rsidRPr="00030095" w14:paraId="45BF45EF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21EF09DC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6A59F80A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188D7D8A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0715CBD0" w14:textId="5EFBB04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Robust adjusted profile score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6A389246" w14:textId="0383D6C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17506B9D" w14:textId="73D43FA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5;1.05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033D13E5" w14:textId="309BBB7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620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5930F1F6" w14:textId="6172D7F5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620</w:t>
            </w:r>
          </w:p>
        </w:tc>
      </w:tr>
      <w:tr w:rsidR="00E71A70" w:rsidRPr="00030095" w14:paraId="20312050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1081F006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63E1C60F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677809E9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03210F08" w14:textId="78A5A3B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VW radial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264A6227" w14:textId="0DD3C02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0EA42726" w14:textId="0F7F4C1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7;1.04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4A7E9108" w14:textId="219709D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873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748EAA88" w14:textId="3A613DC5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873</w:t>
            </w:r>
          </w:p>
        </w:tc>
      </w:tr>
      <w:tr w:rsidR="00E71A70" w:rsidRPr="00030095" w14:paraId="2B42F085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76020F5B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481417C2" w14:textId="1D1B264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45E05780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4A89A42A" w14:textId="0585EE0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MR PRESSO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1D6BB0DB" w14:textId="3F8B7F0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476C93FB" w14:textId="65957F9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7;1.04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2B75D688" w14:textId="334DBA3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873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62B3EAC8" w14:textId="47ECFC4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873</w:t>
            </w:r>
          </w:p>
        </w:tc>
      </w:tr>
      <w:tr w:rsidR="00E71A70" w:rsidRPr="00030095" w14:paraId="113AB237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4779586D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15422ABD" w14:textId="59708A25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266E3FAC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Never smoker</w:t>
            </w: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6E8D66FF" w14:textId="4F59C4B6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nverse variance weighted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41B549B6" w14:textId="69975A7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7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62D9955F" w14:textId="6E76F1F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3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50443793" w14:textId="642E071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2085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6414E8FA" w14:textId="54D3068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6256</w:t>
            </w:r>
          </w:p>
        </w:tc>
      </w:tr>
      <w:tr w:rsidR="00E71A70" w:rsidRPr="00030095" w14:paraId="3133B5A8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3DEA82A7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68A31EB3" w14:textId="4D708DF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54DDB7A8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58DB80D2" w14:textId="41DC4DE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Weighted median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77E9DB7E" w14:textId="3EAF191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2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61965D7E" w14:textId="5E62D80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84;1.01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608D9A31" w14:textId="11067FB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766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33612776" w14:textId="415ECDB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3446</w:t>
            </w:r>
          </w:p>
        </w:tc>
      </w:tr>
      <w:tr w:rsidR="00E71A70" w:rsidRPr="00030095" w14:paraId="2DF6B480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1D9E6684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60CF9365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1656616F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0AE4ADB4" w14:textId="3BA4DA2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Robust adjusted profile score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01E885B8" w14:textId="6D07132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7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505EA794" w14:textId="43770DB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2;1.03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5A4FBA66" w14:textId="495729F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2847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3FAEBF89" w14:textId="2FF27AF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7856</w:t>
            </w:r>
          </w:p>
        </w:tc>
      </w:tr>
      <w:tr w:rsidR="00E71A70" w:rsidRPr="00030095" w14:paraId="0222713D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786F0908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56BA67FF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483497A6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24AA985E" w14:textId="3E51D81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VW radial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3FA4188D" w14:textId="04644E7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7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154EC13A" w14:textId="1722106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3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0957860C" w14:textId="10DD1B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2088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7DBE21C5" w14:textId="0D734CF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6264</w:t>
            </w:r>
          </w:p>
        </w:tc>
      </w:tr>
      <w:tr w:rsidR="00E71A70" w:rsidRPr="00030095" w14:paraId="69B6D63A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27CCB511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734B0824" w14:textId="72027B5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20844B69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0E4DB837" w14:textId="64DBE6F6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MR PRESSO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56A0CAE1" w14:textId="1B5D7EE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7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7193FCB7" w14:textId="6CDAE49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3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5552F6A9" w14:textId="24818D2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2090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6ACD86BC" w14:textId="19106EC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6271</w:t>
            </w:r>
          </w:p>
        </w:tc>
      </w:tr>
      <w:tr w:rsidR="00E71A70" w:rsidRPr="00030095" w14:paraId="056023E0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19F19116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6357C14C" w14:textId="48F0023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389F6550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Ever smoker</w:t>
            </w: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55FE8CB2" w14:textId="5A3FD8A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nverse variance weighted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21687251" w14:textId="267693D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3EF6453F" w14:textId="2E11BCB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9;1.03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08CB6818" w14:textId="7981F27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3754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7E650AE6" w14:textId="093F1F8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8114</w:t>
            </w:r>
          </w:p>
        </w:tc>
      </w:tr>
      <w:tr w:rsidR="00E71A70" w:rsidRPr="00030095" w14:paraId="4B7CF3D3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3D20416D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197AD308" w14:textId="3A91581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17FEAAFB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1FF22731" w14:textId="5E6684E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Weighted median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27D64BA2" w14:textId="55A9AB0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2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63204E9B" w14:textId="6913FB3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9;1.06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69747875" w14:textId="3E9989F5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2164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343E0CC7" w14:textId="234E4416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6491</w:t>
            </w:r>
          </w:p>
        </w:tc>
      </w:tr>
      <w:tr w:rsidR="00E71A70" w:rsidRPr="00030095" w14:paraId="26E7FC30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4F6BB1C2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718F3531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1DF89137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63E79A8F" w14:textId="1E05B21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Robust adjusted profile score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472146E7" w14:textId="0C96CFC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62A9D56C" w14:textId="10AE636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9;1.04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286D7158" w14:textId="0D2768C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154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09A20009" w14:textId="3BEAE99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7856</w:t>
            </w:r>
          </w:p>
        </w:tc>
      </w:tr>
      <w:tr w:rsidR="00E71A70" w:rsidRPr="00030095" w14:paraId="74A835CD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35079EF5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006A0023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7D93FE1A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31881EEA" w14:textId="5B8EE9B6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VW radial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4E16B56C" w14:textId="3E101D26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583AD5D6" w14:textId="0B3B05B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9;1.03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642A5845" w14:textId="7257C95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3752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47892DA0" w14:textId="2CD4432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8113</w:t>
            </w:r>
          </w:p>
        </w:tc>
      </w:tr>
      <w:tr w:rsidR="00E71A70" w:rsidRPr="00030095" w14:paraId="56480871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13A2D513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68D4F132" w14:textId="74EC291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4C360D50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50A9A375" w14:textId="14A8C98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MR PRESSO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16F0A0D7" w14:textId="6622329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285709B6" w14:textId="48FCE1B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9;1.03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2E1C4809" w14:textId="286C0F2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3757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0E044E99" w14:textId="548E5E0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8116</w:t>
            </w:r>
          </w:p>
        </w:tc>
      </w:tr>
      <w:tr w:rsidR="00E71A70" w:rsidRPr="00030095" w14:paraId="1DE2BCA6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71AE4081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7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 xml:space="preserve">Cannabis use disorder </w:t>
            </w: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44ED8EB2" w14:textId="5BA208F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913</w:t>
            </w: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688829FD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Overall lung cancer</w:t>
            </w: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4ABFBB42" w14:textId="6B00EAE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nverse variance weighted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387F9F7B" w14:textId="74BA0CF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1315F69F" w14:textId="2090DC3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1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4CA2E96F" w14:textId="705DEF1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191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20E21F98" w14:textId="5EAA4AE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860</w:t>
            </w:r>
          </w:p>
        </w:tc>
      </w:tr>
      <w:tr w:rsidR="00E71A70" w:rsidRPr="00030095" w14:paraId="1463E212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70210489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3DB8021E" w14:textId="5D150286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57360699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4EA80348" w14:textId="1D40A5B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Weighted median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1E92C9FC" w14:textId="4607679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005B8073" w14:textId="251DDB2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1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515B5C38" w14:textId="056C619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693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38EDC323" w14:textId="29E7FD0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3121</w:t>
            </w:r>
          </w:p>
        </w:tc>
      </w:tr>
      <w:tr w:rsidR="00E71A70" w:rsidRPr="006B32C6" w14:paraId="5634D770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56E48389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1797050D" w14:textId="0A0EB975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17A974E1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5AF59535" w14:textId="54233B9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Robust adjusted profile score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1A69F84F" w14:textId="43E39B7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6E67B14F" w14:textId="0DD0D3F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1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1B0A0FE6" w14:textId="1F6178F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261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6C10A91E" w14:textId="796B40D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1177</w:t>
            </w:r>
          </w:p>
        </w:tc>
      </w:tr>
      <w:tr w:rsidR="00E71A70" w:rsidRPr="006B32C6" w14:paraId="2B14EE8A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11C50918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4EFA8AE6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7CAF87B2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74F5B850" w14:textId="66B3152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VW radial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11ACD09F" w14:textId="22A3B4D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2DCC2B78" w14:textId="7D5DD7F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1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0CAC6DEB" w14:textId="14326D6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191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4E01833F" w14:textId="6D9CDB0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860</w:t>
            </w:r>
          </w:p>
        </w:tc>
      </w:tr>
      <w:tr w:rsidR="00E71A70" w:rsidRPr="006B32C6" w14:paraId="06E84088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5D0FF820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48AED537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763686E7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24E249A6" w14:textId="7F407E6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MR PRESSO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1830375B" w14:textId="358B224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0CC84D91" w14:textId="35AF31D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1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7B546D4B" w14:textId="1D1817D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193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70F1CA3C" w14:textId="4056796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870</w:t>
            </w:r>
          </w:p>
        </w:tc>
      </w:tr>
      <w:tr w:rsidR="00E71A70" w:rsidRPr="00030095" w14:paraId="785D61EE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54301E91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5511896D" w14:textId="3C25899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1CD1F1E4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Adenocarcinoma</w:t>
            </w: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3D3982C2" w14:textId="5F34938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nverse variance weighted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625A1887" w14:textId="507D35E5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356BDAE5" w14:textId="6E89703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1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05B95398" w14:textId="29A33956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1359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31C89DE0" w14:textId="75DB712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3058</w:t>
            </w:r>
          </w:p>
        </w:tc>
      </w:tr>
      <w:tr w:rsidR="00E71A70" w:rsidRPr="00030095" w14:paraId="20D09B18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685B5CC4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1402CB42" w14:textId="071C3C1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4A3C66B6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0A3D35C1" w14:textId="7F0BA4A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Weighted median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6943D439" w14:textId="7E91E2D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6A3187DD" w14:textId="3DB8A9D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9;1.03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09361E7A" w14:textId="7057DB6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3359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7C3BE517" w14:textId="7588801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5038</w:t>
            </w:r>
          </w:p>
        </w:tc>
      </w:tr>
      <w:tr w:rsidR="00E71A70" w:rsidRPr="00030095" w14:paraId="715E23D5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7DDAA562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48078D3F" w14:textId="613A678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64C29269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1777AEE6" w14:textId="7CB9D23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Robust adjusted profile score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657D5E7B" w14:textId="10A5E605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159E85FA" w14:textId="4775F93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1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7D8693DE" w14:textId="13E5F9E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1486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2EE3B9DD" w14:textId="78B0439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3344</w:t>
            </w:r>
          </w:p>
        </w:tc>
      </w:tr>
      <w:tr w:rsidR="00E71A70" w:rsidRPr="00030095" w14:paraId="61737281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26485A9E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40C9386A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02860C42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6B90F9F8" w14:textId="7FC1B57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VW radial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33D28F91" w14:textId="1D1D042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2FDA6A72" w14:textId="7D35AE1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1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693256CD" w14:textId="0F64018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1359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4B38E9F0" w14:textId="0A9C080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3058</w:t>
            </w:r>
          </w:p>
        </w:tc>
      </w:tr>
      <w:tr w:rsidR="00E71A70" w:rsidRPr="00030095" w14:paraId="62C593BF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24FCA24C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0AEAF283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72664834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58ECF112" w14:textId="455C307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MR PRESSO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14E914E3" w14:textId="1EED399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4CD2F7AB" w14:textId="0DC7BE36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1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54744598" w14:textId="42D8DB5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1362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0B9EB655" w14:textId="146425A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3065</w:t>
            </w:r>
          </w:p>
        </w:tc>
      </w:tr>
      <w:tr w:rsidR="00E71A70" w:rsidRPr="00030095" w14:paraId="7A5A4C06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1FF3DBCC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6943EE95" w14:textId="44E4805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6E24C349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Squamous cell carcinoma</w:t>
            </w: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1364BCB6" w14:textId="6F74D07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nverse variance weighted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1AA848E4" w14:textId="61061BB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3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45012433" w14:textId="4262FCD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1.02;1.04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57D69C68" w14:textId="6A8AECD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00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5F3B207D" w14:textId="6EACF66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00</w:t>
            </w:r>
          </w:p>
        </w:tc>
      </w:tr>
      <w:tr w:rsidR="00E71A70" w:rsidRPr="00A63C33" w14:paraId="536AD051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00E912EA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08873E01" w14:textId="0D1C8B4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4762592C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2303C3CA" w14:textId="6F6F6FB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Weighted median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627AF399" w14:textId="7C75C8B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3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21E01EE8" w14:textId="4DA346F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1.01;1.05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2E0E7A75" w14:textId="0BE73EA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127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7C7C9B9D" w14:textId="415ACE2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1142</w:t>
            </w:r>
          </w:p>
        </w:tc>
      </w:tr>
      <w:tr w:rsidR="00E71A70" w:rsidRPr="00A63C33" w14:paraId="3F080EE7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43C69E0D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35AA1E68" w14:textId="1B19194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5A5D52C6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493D4B59" w14:textId="211E197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Robust adjusted profile score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4F8071DE" w14:textId="53A481D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3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0D9D3801" w14:textId="6915173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1.02;1.05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637A367C" w14:textId="6928DFE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00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62890EC2" w14:textId="6022F7A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01</w:t>
            </w:r>
          </w:p>
        </w:tc>
      </w:tr>
      <w:tr w:rsidR="00E71A70" w:rsidRPr="00A63C33" w14:paraId="4691D541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13D22FEB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018509C4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67D44AF0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564BD5DE" w14:textId="1AC3136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VW radial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3658948B" w14:textId="3883FE9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3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7F476BBD" w14:textId="3AC9B0E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1.02;1.04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71FD2A4B" w14:textId="66957366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00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184C6A2C" w14:textId="0E79013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00</w:t>
            </w:r>
          </w:p>
        </w:tc>
      </w:tr>
      <w:tr w:rsidR="00E71A70" w:rsidRPr="00030095" w14:paraId="792AC8BC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63AEEC16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48A40127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56CD03FE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121F046A" w14:textId="48CBA92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MR PRESSO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4AF90184" w14:textId="532FBFA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3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4DBC08D5" w14:textId="69D7E6A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1.02;1.04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41ABB217" w14:textId="1AB9242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00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72DBE69B" w14:textId="4BAC096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000</w:t>
            </w:r>
          </w:p>
        </w:tc>
      </w:tr>
      <w:tr w:rsidR="00E71A70" w:rsidRPr="00030095" w14:paraId="233F66ED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51E98A3D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0769391B" w14:textId="6EF8E8B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6AC06658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Small cell carcinoma</w:t>
            </w: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72233E3E" w14:textId="5A518F4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nverse variance weighted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4D17CF87" w14:textId="21F1F1E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25814363" w14:textId="59DA5FA5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9;1.03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6B030288" w14:textId="29941B4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2431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6D8505E0" w14:textId="31E7409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054</w:t>
            </w:r>
          </w:p>
        </w:tc>
      </w:tr>
      <w:tr w:rsidR="00E71A70" w:rsidRPr="00030095" w14:paraId="016903F4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43D99643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0D66645B" w14:textId="5E03ED1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2C24ACA2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15FF97D3" w14:textId="05F29E7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Weighted median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09702C62" w14:textId="0FA4E95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2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2F635DF4" w14:textId="4498B9A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9;1.05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121835E1" w14:textId="3217DA1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2496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45D7C338" w14:textId="58179A8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493</w:t>
            </w:r>
          </w:p>
        </w:tc>
      </w:tr>
      <w:tr w:rsidR="00E71A70" w:rsidRPr="00030095" w14:paraId="5A17EEE3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34C95B7E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2BC7BEED" w14:textId="57AAC7D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28F45A63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413C4059" w14:textId="47B6F96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Robust adjusted profile score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3F7D7741" w14:textId="1C90CB0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4B54BD66" w14:textId="79CA4B3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9;1.04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0CF2C228" w14:textId="60B3B41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2911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580F32AD" w14:textId="691020E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327</w:t>
            </w:r>
          </w:p>
        </w:tc>
      </w:tr>
      <w:tr w:rsidR="00E71A70" w:rsidRPr="00030095" w14:paraId="71205472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6113924D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46E08BEF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2F65223F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55DF9D3B" w14:textId="5189BB2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VW radial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7E9FD22C" w14:textId="2ACC371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544ED7D8" w14:textId="776AEF2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9;1.03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6FBB6F07" w14:textId="5C66B8E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2431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049F5F86" w14:textId="6BCFBBF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054</w:t>
            </w:r>
          </w:p>
        </w:tc>
      </w:tr>
      <w:tr w:rsidR="00E71A70" w:rsidRPr="00030095" w14:paraId="59835A1D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00547F2C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449F61DF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317A8C45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4563F647" w14:textId="2BDDBAD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MR PRESSO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26EBD903" w14:textId="1B6C162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40F10C0D" w14:textId="1C9BB5F5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9;1.03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7A681EE5" w14:textId="1CA04A4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2434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07761EAC" w14:textId="4C4E4A3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4057</w:t>
            </w:r>
          </w:p>
        </w:tc>
      </w:tr>
      <w:tr w:rsidR="00E71A70" w:rsidRPr="00030095" w14:paraId="79866C10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159BBB08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1262CCEB" w14:textId="15CE48B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735C10E2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Never smoker</w:t>
            </w: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2E00B32D" w14:textId="3A9CF58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nverse variance weighted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6BE68F99" w14:textId="7281808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071FE103" w14:textId="6D2BF056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8;1.03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6D07F073" w14:textId="49B00FD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6785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64A06D1A" w14:textId="025CD45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6785</w:t>
            </w:r>
          </w:p>
        </w:tc>
      </w:tr>
      <w:tr w:rsidR="00E71A70" w:rsidRPr="00030095" w14:paraId="298A33E4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68B9E14D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3E053F75" w14:textId="25C95BC5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6A604856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0AC40D79" w14:textId="3284B91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Weighted median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1E458299" w14:textId="3E4C008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6BAFDE6D" w14:textId="04BC0CF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6;1.04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54F4FA4D" w14:textId="3D4B124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8689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55333BCE" w14:textId="040871B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9775</w:t>
            </w:r>
          </w:p>
        </w:tc>
      </w:tr>
      <w:tr w:rsidR="00E71A70" w:rsidRPr="00030095" w14:paraId="5B864C61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35F57471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2480D8E3" w14:textId="38D257A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7E0D3B07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5C9E6F15" w14:textId="28BCF71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Robust adjusted profile score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45185611" w14:textId="52FEC64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51AA910F" w14:textId="130A75D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7;1.03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178BBFD9" w14:textId="13580C0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8611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674BA1AD" w14:textId="33D24E9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8611</w:t>
            </w:r>
          </w:p>
        </w:tc>
      </w:tr>
      <w:tr w:rsidR="00E71A70" w:rsidRPr="00030095" w14:paraId="189646C7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552CE15D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35CE8B0C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4FB9122A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09FAC80D" w14:textId="74607B2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VW radial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74D958AF" w14:textId="261E063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512C3A18" w14:textId="68E071F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8;1.03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28BD82C3" w14:textId="0582289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6785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094E36BB" w14:textId="6D5B0FD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6785</w:t>
            </w:r>
          </w:p>
        </w:tc>
      </w:tr>
      <w:tr w:rsidR="00E71A70" w:rsidRPr="00030095" w14:paraId="0C150968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58260587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45AEDF97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60C46BA3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6A622680" w14:textId="346292A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MR PRESSO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526BF7FB" w14:textId="597BFB7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13153F37" w14:textId="046B7D1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0.98;1.03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3126CB17" w14:textId="2AA9D7C8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6786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384A0E58" w14:textId="50C7EEF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6786</w:t>
            </w:r>
          </w:p>
        </w:tc>
      </w:tr>
      <w:tr w:rsidR="00E71A70" w:rsidRPr="006B32C6" w14:paraId="203A9549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1CB972BD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11738498" w14:textId="428A45C5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17B27D15" w14:textId="77777777" w:rsidR="00E71A70" w:rsidRPr="007E2D40" w:rsidRDefault="00E71A70" w:rsidP="00E71A70">
            <w:pPr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Ever smoker</w:t>
            </w: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35755B82" w14:textId="2E5CF40B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nverse variance weighted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72444BA3" w14:textId="21287039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41169C02" w14:textId="27660E6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1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1B6BD2DE" w14:textId="11435B24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810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128555D5" w14:textId="600C1FC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2430</w:t>
            </w:r>
          </w:p>
        </w:tc>
      </w:tr>
      <w:tr w:rsidR="00E71A70" w:rsidRPr="006B32C6" w14:paraId="797DD485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78467BD5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43099722" w14:textId="4DA3661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61F7DDD3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7D05C5C2" w14:textId="3F0B217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Weighted median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6180A912" w14:textId="4C2B51B5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1FE312A6" w14:textId="34EA6CB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1;1.03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654F2E7D" w14:textId="205A5C4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1158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29B7567D" w14:textId="45933D40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3473</w:t>
            </w:r>
          </w:p>
        </w:tc>
      </w:tr>
      <w:tr w:rsidR="00E71A70" w:rsidRPr="00030095" w14:paraId="1DB69939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6572713E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726F3CAD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30779AEE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777F6D75" w14:textId="290E9E8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Robust adjusted profile score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6E9708E7" w14:textId="3CA1AD3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333D793C" w14:textId="217E350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1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5860BB40" w14:textId="01C5FE0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1179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11FC78E5" w14:textId="23B019C2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3344</w:t>
            </w:r>
          </w:p>
        </w:tc>
      </w:tr>
      <w:tr w:rsidR="00E71A70" w:rsidRPr="006B32C6" w14:paraId="3F869AFD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nil"/>
            </w:tcBorders>
            <w:vAlign w:val="bottom"/>
          </w:tcPr>
          <w:p w14:paraId="0120E3BF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vAlign w:val="center"/>
          </w:tcPr>
          <w:p w14:paraId="65CDC72A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vAlign w:val="bottom"/>
          </w:tcPr>
          <w:p w14:paraId="225E799E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nil"/>
            </w:tcBorders>
            <w:vAlign w:val="bottom"/>
          </w:tcPr>
          <w:p w14:paraId="1D6C5BCC" w14:textId="30E57166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IVW radial</w:t>
            </w:r>
          </w:p>
        </w:tc>
        <w:tc>
          <w:tcPr>
            <w:tcW w:w="665" w:type="pct"/>
            <w:tcBorders>
              <w:top w:val="nil"/>
              <w:bottom w:val="nil"/>
            </w:tcBorders>
            <w:vAlign w:val="center"/>
          </w:tcPr>
          <w:p w14:paraId="610A59D4" w14:textId="35D8E393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nil"/>
            </w:tcBorders>
            <w:vAlign w:val="center"/>
          </w:tcPr>
          <w:p w14:paraId="6525071C" w14:textId="5C9F3C7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1;1.02)</w:t>
            </w:r>
          </w:p>
        </w:tc>
        <w:tc>
          <w:tcPr>
            <w:tcW w:w="594" w:type="pct"/>
            <w:tcBorders>
              <w:top w:val="nil"/>
              <w:bottom w:val="nil"/>
            </w:tcBorders>
            <w:vAlign w:val="center"/>
          </w:tcPr>
          <w:p w14:paraId="588EA8FE" w14:textId="63DEA42C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810</w:t>
            </w:r>
          </w:p>
        </w:tc>
        <w:tc>
          <w:tcPr>
            <w:tcW w:w="592" w:type="pct"/>
            <w:tcBorders>
              <w:top w:val="nil"/>
              <w:bottom w:val="nil"/>
            </w:tcBorders>
            <w:vAlign w:val="center"/>
          </w:tcPr>
          <w:p w14:paraId="73F600B8" w14:textId="6F4D261D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2430</w:t>
            </w:r>
          </w:p>
        </w:tc>
      </w:tr>
      <w:tr w:rsidR="00E71A70" w:rsidRPr="006B32C6" w14:paraId="4E71E95A" w14:textId="77777777" w:rsidTr="006260EF">
        <w:trPr>
          <w:trHeight w:val="293"/>
        </w:trPr>
        <w:tc>
          <w:tcPr>
            <w:tcW w:w="613" w:type="pct"/>
            <w:tcBorders>
              <w:top w:val="nil"/>
              <w:left w:val="nil"/>
              <w:bottom w:val="single" w:sz="12" w:space="0" w:color="auto"/>
            </w:tcBorders>
            <w:vAlign w:val="bottom"/>
          </w:tcPr>
          <w:p w14:paraId="4C9A2BE9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300" w:type="pct"/>
            <w:tcBorders>
              <w:top w:val="nil"/>
              <w:bottom w:val="single" w:sz="12" w:space="0" w:color="auto"/>
            </w:tcBorders>
            <w:vAlign w:val="center"/>
          </w:tcPr>
          <w:p w14:paraId="51937444" w14:textId="68C7819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700" w:type="pct"/>
            <w:tcBorders>
              <w:top w:val="nil"/>
              <w:bottom w:val="single" w:sz="12" w:space="0" w:color="auto"/>
            </w:tcBorders>
            <w:vAlign w:val="bottom"/>
          </w:tcPr>
          <w:p w14:paraId="20E040C0" w14:textId="77777777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10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850" w:type="pct"/>
            <w:tcBorders>
              <w:top w:val="nil"/>
              <w:bottom w:val="single" w:sz="12" w:space="0" w:color="auto"/>
            </w:tcBorders>
            <w:vAlign w:val="bottom"/>
          </w:tcPr>
          <w:p w14:paraId="5620DCBE" w14:textId="6D3C184A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-32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7E2D40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MR PRESSO</w:t>
            </w:r>
          </w:p>
        </w:tc>
        <w:tc>
          <w:tcPr>
            <w:tcW w:w="665" w:type="pct"/>
            <w:tcBorders>
              <w:top w:val="nil"/>
              <w:bottom w:val="single" w:sz="12" w:space="0" w:color="auto"/>
            </w:tcBorders>
            <w:vAlign w:val="center"/>
          </w:tcPr>
          <w:p w14:paraId="45C13A71" w14:textId="7DBC2995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1.01</w:t>
            </w:r>
          </w:p>
        </w:tc>
        <w:tc>
          <w:tcPr>
            <w:tcW w:w="686" w:type="pct"/>
            <w:tcBorders>
              <w:top w:val="nil"/>
              <w:bottom w:val="single" w:sz="12" w:space="0" w:color="auto"/>
            </w:tcBorders>
            <w:vAlign w:val="center"/>
          </w:tcPr>
          <w:p w14:paraId="20EBDD97" w14:textId="36942D7E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(1;1.02)</w:t>
            </w:r>
          </w:p>
        </w:tc>
        <w:tc>
          <w:tcPr>
            <w:tcW w:w="594" w:type="pct"/>
            <w:tcBorders>
              <w:top w:val="nil"/>
              <w:bottom w:val="single" w:sz="12" w:space="0" w:color="auto"/>
            </w:tcBorders>
            <w:vAlign w:val="center"/>
          </w:tcPr>
          <w:p w14:paraId="13A0A9D9" w14:textId="6DA2180F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0813</w:t>
            </w:r>
          </w:p>
        </w:tc>
        <w:tc>
          <w:tcPr>
            <w:tcW w:w="592" w:type="pct"/>
            <w:tcBorders>
              <w:top w:val="nil"/>
              <w:bottom w:val="single" w:sz="12" w:space="0" w:color="auto"/>
            </w:tcBorders>
            <w:vAlign w:val="center"/>
          </w:tcPr>
          <w:p w14:paraId="15A0A1F5" w14:textId="7E81D6C1" w:rsidR="00E71A70" w:rsidRPr="007E2D40" w:rsidRDefault="00E71A70" w:rsidP="00E71A70">
            <w:pPr>
              <w:tabs>
                <w:tab w:val="clear" w:pos="567"/>
              </w:tabs>
              <w:spacing w:before="40" w:after="40" w:line="240" w:lineRule="auto"/>
              <w:ind w:left="100" w:right="100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7E2D40">
              <w:rPr>
                <w:rFonts w:eastAsia="Arial" w:cs="Arial"/>
                <w:color w:val="000000"/>
                <w:sz w:val="18"/>
                <w:szCs w:val="18"/>
              </w:rPr>
              <w:t>0.2440</w:t>
            </w:r>
          </w:p>
        </w:tc>
      </w:tr>
    </w:tbl>
    <w:p w14:paraId="03120820" w14:textId="77777777" w:rsidR="00BB4676" w:rsidRPr="007510E6" w:rsidRDefault="00BB4676" w:rsidP="00BB4676">
      <w:pPr>
        <w:tabs>
          <w:tab w:val="clear" w:pos="567"/>
        </w:tabs>
        <w:spacing w:before="0" w:after="0" w:line="240" w:lineRule="auto"/>
        <w:rPr>
          <w:lang w:val="en-US"/>
        </w:rPr>
      </w:pPr>
      <w:r w:rsidRPr="003E756B">
        <w:rPr>
          <w:rFonts w:cs="Arial"/>
          <w:sz w:val="16"/>
          <w:szCs w:val="16"/>
          <w:lang w:val="en-US"/>
        </w:rPr>
        <w:t xml:space="preserve">MR PRESSO, MR Pleiotropy </w:t>
      </w:r>
      <w:proofErr w:type="spellStart"/>
      <w:r w:rsidRPr="003E756B">
        <w:rPr>
          <w:rFonts w:cs="Arial"/>
          <w:sz w:val="16"/>
          <w:szCs w:val="16"/>
          <w:lang w:val="en-US"/>
        </w:rPr>
        <w:t>RESidual</w:t>
      </w:r>
      <w:proofErr w:type="spellEnd"/>
      <w:r w:rsidRPr="003E756B">
        <w:rPr>
          <w:rFonts w:cs="Arial"/>
          <w:sz w:val="16"/>
          <w:szCs w:val="16"/>
          <w:lang w:val="en-US"/>
        </w:rPr>
        <w:t xml:space="preserve"> Sum and Outlier. </w:t>
      </w:r>
      <w:r w:rsidRPr="003E756B">
        <w:rPr>
          <w:rFonts w:cs="Arial"/>
          <w:sz w:val="16"/>
          <w:szCs w:val="16"/>
          <w:vertAlign w:val="superscript"/>
          <w:lang w:val="en-GB"/>
        </w:rPr>
        <w:t xml:space="preserve">a </w:t>
      </w:r>
      <w:r w:rsidRPr="003E756B">
        <w:rPr>
          <w:rFonts w:cs="Arial"/>
          <w:sz w:val="16"/>
          <w:szCs w:val="16"/>
          <w:lang w:val="en-US"/>
        </w:rPr>
        <w:t xml:space="preserve">OR (odds ratio) </w:t>
      </w:r>
      <w:r>
        <w:rPr>
          <w:rFonts w:cs="Arial"/>
          <w:sz w:val="16"/>
          <w:szCs w:val="16"/>
          <w:lang w:val="en-US"/>
        </w:rPr>
        <w:t>comparing cannabis use and non-use.</w:t>
      </w:r>
    </w:p>
    <w:p w14:paraId="3F007C9B" w14:textId="77777777" w:rsidR="009743D4" w:rsidRDefault="009743D4" w:rsidP="00BB4676">
      <w:pPr>
        <w:tabs>
          <w:tab w:val="clear" w:pos="567"/>
        </w:tabs>
        <w:spacing w:before="0" w:after="0" w:line="240" w:lineRule="auto"/>
        <w:rPr>
          <w:rFonts w:cs="Arial"/>
          <w:lang w:val="en-US"/>
        </w:rPr>
        <w:sectPr w:rsidR="009743D4" w:rsidSect="00297A82">
          <w:pgSz w:w="16838" w:h="11906" w:orient="landscape"/>
          <w:pgMar w:top="1418" w:right="1418" w:bottom="1418" w:left="1134" w:header="709" w:footer="709" w:gutter="0"/>
          <w:cols w:space="708"/>
          <w:docGrid w:linePitch="360"/>
        </w:sectPr>
      </w:pPr>
    </w:p>
    <w:p w14:paraId="09F2BA63" w14:textId="77884817" w:rsidR="003C370B" w:rsidRDefault="003C370B" w:rsidP="003C370B">
      <w:pPr>
        <w:tabs>
          <w:tab w:val="clear" w:pos="567"/>
        </w:tabs>
        <w:spacing w:before="0" w:after="0" w:line="240" w:lineRule="auto"/>
        <w:rPr>
          <w:rFonts w:cs="Arial"/>
          <w:lang w:val="en-US"/>
        </w:rPr>
      </w:pPr>
      <w:r>
        <w:rPr>
          <w:lang w:val="en-US"/>
        </w:rPr>
        <w:lastRenderedPageBreak/>
        <w:t xml:space="preserve">Supplementary </w:t>
      </w:r>
      <w:r w:rsidRPr="0045290C">
        <w:rPr>
          <w:rFonts w:cs="Arial"/>
          <w:lang w:val="en-US"/>
        </w:rPr>
        <w:t xml:space="preserve">Table </w:t>
      </w:r>
      <w:r w:rsidR="00A63C33">
        <w:rPr>
          <w:rFonts w:cs="Arial"/>
          <w:lang w:val="en-US"/>
        </w:rPr>
        <w:t>8</w:t>
      </w:r>
      <w:r>
        <w:rPr>
          <w:rFonts w:cs="Arial"/>
          <w:lang w:val="en-US"/>
        </w:rPr>
        <w:tab/>
        <w:t>Positive and negative control analys</w:t>
      </w:r>
      <w:r w:rsidR="00C435D9">
        <w:rPr>
          <w:rFonts w:cs="Arial"/>
          <w:lang w:val="en-US"/>
        </w:rPr>
        <w:t>e</w:t>
      </w:r>
      <w:r>
        <w:rPr>
          <w:rFonts w:cs="Arial"/>
          <w:lang w:val="en-US"/>
        </w:rPr>
        <w:t>s</w:t>
      </w:r>
      <w:bookmarkStart w:id="0" w:name="_GoBack"/>
      <w:bookmarkEnd w:id="0"/>
    </w:p>
    <w:tbl>
      <w:tblPr>
        <w:tblStyle w:val="Tabellenraster"/>
        <w:tblW w:w="4379" w:type="pct"/>
        <w:tblInd w:w="103" w:type="dxa"/>
        <w:tblBorders>
          <w:top w:val="single" w:sz="12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000" w:firstRow="0" w:lastRow="0" w:firstColumn="0" w:lastColumn="0" w:noHBand="0" w:noVBand="0"/>
      </w:tblPr>
      <w:tblGrid>
        <w:gridCol w:w="2311"/>
        <w:gridCol w:w="4107"/>
        <w:gridCol w:w="1700"/>
        <w:gridCol w:w="2267"/>
        <w:gridCol w:w="2127"/>
      </w:tblGrid>
      <w:tr w:rsidR="00D950DE" w:rsidRPr="006F2C97" w14:paraId="78418D6A" w14:textId="77777777" w:rsidTr="00D950DE">
        <w:trPr>
          <w:trHeight w:val="356"/>
        </w:trPr>
        <w:tc>
          <w:tcPr>
            <w:tcW w:w="923" w:type="pct"/>
            <w:tcBorders>
              <w:top w:val="single" w:sz="12" w:space="0" w:color="auto"/>
              <w:left w:val="nil"/>
              <w:bottom w:val="single" w:sz="4" w:space="0" w:color="auto"/>
            </w:tcBorders>
            <w:vAlign w:val="bottom"/>
          </w:tcPr>
          <w:p w14:paraId="38892BF0" w14:textId="13B7EC0F" w:rsidR="00D950DE" w:rsidRPr="009743D4" w:rsidRDefault="00D950DE" w:rsidP="00C409EA">
            <w:pPr>
              <w:spacing w:before="0" w:after="0" w:line="240" w:lineRule="auto"/>
              <w:jc w:val="left"/>
              <w:rPr>
                <w:rFonts w:cs="Arial"/>
                <w:szCs w:val="20"/>
                <w:lang w:val="en-GB"/>
              </w:rPr>
            </w:pPr>
            <w:r w:rsidRPr="009743D4">
              <w:rPr>
                <w:rFonts w:cs="Arial"/>
                <w:szCs w:val="20"/>
                <w:lang w:val="en-GB"/>
              </w:rPr>
              <w:t>Exposure</w:t>
            </w:r>
          </w:p>
        </w:tc>
        <w:tc>
          <w:tcPr>
            <w:tcW w:w="1641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1675B33" w14:textId="1C141211" w:rsidR="00D950DE" w:rsidRPr="009743D4" w:rsidRDefault="00D950DE" w:rsidP="00E9129D">
            <w:pPr>
              <w:spacing w:before="0" w:after="0" w:line="240" w:lineRule="auto"/>
              <w:jc w:val="left"/>
              <w:rPr>
                <w:rFonts w:cs="Arial"/>
                <w:szCs w:val="20"/>
                <w:lang w:val="en-GB"/>
              </w:rPr>
            </w:pPr>
            <w:r w:rsidRPr="009743D4">
              <w:rPr>
                <w:rFonts w:cs="Arial"/>
                <w:szCs w:val="20"/>
                <w:lang w:val="en-GB"/>
              </w:rPr>
              <w:t>Outcome</w:t>
            </w:r>
          </w:p>
        </w:tc>
        <w:tc>
          <w:tcPr>
            <w:tcW w:w="679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4582AFC4" w14:textId="0DA180FC" w:rsidR="00D950DE" w:rsidRPr="009743D4" w:rsidRDefault="00D950DE" w:rsidP="00BC6A6C">
            <w:pPr>
              <w:spacing w:before="0" w:after="0" w:line="240" w:lineRule="auto"/>
              <w:jc w:val="center"/>
              <w:rPr>
                <w:rFonts w:cs="Arial"/>
                <w:szCs w:val="20"/>
                <w:lang w:val="en-GB"/>
              </w:rPr>
            </w:pPr>
            <w:r w:rsidRPr="009743D4">
              <w:rPr>
                <w:rFonts w:cs="Arial"/>
                <w:szCs w:val="20"/>
                <w:lang w:val="en-GB"/>
              </w:rPr>
              <w:t>OR</w:t>
            </w:r>
          </w:p>
        </w:tc>
        <w:tc>
          <w:tcPr>
            <w:tcW w:w="906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419DD6FB" w14:textId="77777777" w:rsidR="00D950DE" w:rsidRPr="009743D4" w:rsidRDefault="00D950DE" w:rsidP="00E9129D">
            <w:pPr>
              <w:spacing w:before="0" w:after="0" w:line="240" w:lineRule="auto"/>
              <w:jc w:val="center"/>
              <w:rPr>
                <w:rFonts w:cs="Arial"/>
                <w:szCs w:val="20"/>
                <w:lang w:val="en-GB"/>
              </w:rPr>
            </w:pPr>
            <w:r w:rsidRPr="009743D4">
              <w:rPr>
                <w:rFonts w:cs="Arial"/>
                <w:szCs w:val="20"/>
                <w:lang w:val="en-GB"/>
              </w:rPr>
              <w:t>(95% CI)</w:t>
            </w:r>
          </w:p>
        </w:tc>
        <w:tc>
          <w:tcPr>
            <w:tcW w:w="850" w:type="pct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5F4D40C9" w14:textId="77777777" w:rsidR="00D950DE" w:rsidRPr="009743D4" w:rsidRDefault="00D950DE" w:rsidP="00E9129D">
            <w:pPr>
              <w:spacing w:before="0" w:after="0" w:line="240" w:lineRule="auto"/>
              <w:jc w:val="center"/>
              <w:rPr>
                <w:rFonts w:cs="Arial"/>
                <w:szCs w:val="20"/>
                <w:lang w:val="en-GB"/>
              </w:rPr>
            </w:pPr>
            <w:r w:rsidRPr="009743D4">
              <w:rPr>
                <w:rFonts w:cs="Arial"/>
                <w:szCs w:val="20"/>
                <w:lang w:val="en-GB"/>
              </w:rPr>
              <w:t>P-value</w:t>
            </w:r>
          </w:p>
        </w:tc>
      </w:tr>
      <w:tr w:rsidR="00D950DE" w:rsidRPr="00126751" w14:paraId="6451E632" w14:textId="77777777" w:rsidTr="00D950DE">
        <w:trPr>
          <w:trHeight w:val="348"/>
        </w:trPr>
        <w:tc>
          <w:tcPr>
            <w:tcW w:w="923" w:type="pct"/>
            <w:tcBorders>
              <w:top w:val="nil"/>
              <w:left w:val="nil"/>
              <w:bottom w:val="nil"/>
            </w:tcBorders>
            <w:vAlign w:val="center"/>
          </w:tcPr>
          <w:p w14:paraId="05DB248E" w14:textId="7796EF4F" w:rsidR="00D950DE" w:rsidRPr="00D950DE" w:rsidRDefault="00D950DE" w:rsidP="004203B4">
            <w:pPr>
              <w:tabs>
                <w:tab w:val="clear" w:pos="567"/>
              </w:tabs>
              <w:spacing w:before="40" w:after="40" w:line="240" w:lineRule="auto"/>
              <w:ind w:left="-6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D950DE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Lifetime cannabis use</w:t>
            </w:r>
          </w:p>
        </w:tc>
        <w:tc>
          <w:tcPr>
            <w:tcW w:w="1641" w:type="pct"/>
            <w:tcBorders>
              <w:top w:val="nil"/>
              <w:bottom w:val="nil"/>
            </w:tcBorders>
            <w:vAlign w:val="center"/>
          </w:tcPr>
          <w:p w14:paraId="4316179B" w14:textId="4C860B14" w:rsidR="00D950DE" w:rsidRPr="00D950DE" w:rsidRDefault="00D950DE" w:rsidP="004203B4">
            <w:pPr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D950DE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Ever cigarette smoking</w:t>
            </w:r>
          </w:p>
        </w:tc>
        <w:tc>
          <w:tcPr>
            <w:tcW w:w="679" w:type="pct"/>
            <w:tcBorders>
              <w:top w:val="nil"/>
              <w:bottom w:val="nil"/>
            </w:tcBorders>
            <w:vAlign w:val="center"/>
          </w:tcPr>
          <w:p w14:paraId="739057F8" w14:textId="195A642C" w:rsidR="00D950DE" w:rsidRPr="00D950DE" w:rsidRDefault="00D950DE" w:rsidP="004203B4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D950DE">
              <w:rPr>
                <w:rFonts w:eastAsia="Arial" w:cs="Arial"/>
                <w:color w:val="111111"/>
                <w:sz w:val="18"/>
                <w:szCs w:val="18"/>
              </w:rPr>
              <w:t>1.24</w:t>
            </w:r>
          </w:p>
        </w:tc>
        <w:tc>
          <w:tcPr>
            <w:tcW w:w="906" w:type="pct"/>
            <w:tcBorders>
              <w:top w:val="nil"/>
              <w:bottom w:val="nil"/>
            </w:tcBorders>
            <w:vAlign w:val="center"/>
          </w:tcPr>
          <w:p w14:paraId="038BBE08" w14:textId="0FC15004" w:rsidR="00D950DE" w:rsidRPr="00D950DE" w:rsidRDefault="00D950DE" w:rsidP="004203B4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D950DE">
              <w:rPr>
                <w:rFonts w:eastAsia="Arial" w:cs="Arial"/>
                <w:color w:val="111111"/>
                <w:sz w:val="18"/>
                <w:szCs w:val="18"/>
              </w:rPr>
              <w:t>(0.91;1.7)</w:t>
            </w:r>
          </w:p>
        </w:tc>
        <w:tc>
          <w:tcPr>
            <w:tcW w:w="850" w:type="pct"/>
            <w:tcBorders>
              <w:top w:val="nil"/>
              <w:bottom w:val="nil"/>
            </w:tcBorders>
            <w:vAlign w:val="center"/>
          </w:tcPr>
          <w:p w14:paraId="2305F2FA" w14:textId="2DCED786" w:rsidR="00D950DE" w:rsidRPr="00D950DE" w:rsidRDefault="00D950DE" w:rsidP="004203B4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D950DE">
              <w:rPr>
                <w:rFonts w:eastAsia="Arial" w:cs="Arial"/>
                <w:color w:val="111111"/>
                <w:sz w:val="18"/>
                <w:szCs w:val="18"/>
              </w:rPr>
              <w:t>0.0503</w:t>
            </w:r>
          </w:p>
        </w:tc>
      </w:tr>
      <w:tr w:rsidR="00D950DE" w:rsidRPr="004A4E5A" w14:paraId="1A0588B1" w14:textId="77777777" w:rsidTr="00D950DE">
        <w:trPr>
          <w:trHeight w:val="356"/>
        </w:trPr>
        <w:tc>
          <w:tcPr>
            <w:tcW w:w="923" w:type="pct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36D31338" w14:textId="74678F60" w:rsidR="00D950DE" w:rsidRPr="00D950DE" w:rsidRDefault="00D950DE" w:rsidP="004203B4">
            <w:pPr>
              <w:tabs>
                <w:tab w:val="clear" w:pos="567"/>
              </w:tabs>
              <w:spacing w:before="40" w:after="40" w:line="240" w:lineRule="auto"/>
              <w:ind w:left="-6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D950DE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Cannabis use disorder</w:t>
            </w:r>
          </w:p>
        </w:tc>
        <w:tc>
          <w:tcPr>
            <w:tcW w:w="1641" w:type="pct"/>
            <w:tcBorders>
              <w:top w:val="nil"/>
              <w:bottom w:val="single" w:sz="4" w:space="0" w:color="auto"/>
            </w:tcBorders>
            <w:vAlign w:val="center"/>
          </w:tcPr>
          <w:p w14:paraId="5A951CDD" w14:textId="533D2788" w:rsidR="00D950DE" w:rsidRPr="00D950DE" w:rsidRDefault="00D950DE" w:rsidP="004203B4">
            <w:pPr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D950DE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Ever cigarette smoking</w:t>
            </w:r>
          </w:p>
        </w:tc>
        <w:tc>
          <w:tcPr>
            <w:tcW w:w="679" w:type="pct"/>
            <w:tcBorders>
              <w:top w:val="nil"/>
              <w:bottom w:val="single" w:sz="4" w:space="0" w:color="auto"/>
            </w:tcBorders>
            <w:vAlign w:val="center"/>
          </w:tcPr>
          <w:p w14:paraId="69EB87E9" w14:textId="6D3CB41E" w:rsidR="00D950DE" w:rsidRPr="00D950DE" w:rsidRDefault="00D950DE" w:rsidP="004203B4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D950DE">
              <w:rPr>
                <w:rFonts w:eastAsia="Arial" w:cs="Arial"/>
                <w:color w:val="111111"/>
                <w:sz w:val="18"/>
                <w:szCs w:val="18"/>
              </w:rPr>
              <w:t>1.07</w:t>
            </w:r>
          </w:p>
        </w:tc>
        <w:tc>
          <w:tcPr>
            <w:tcW w:w="906" w:type="pct"/>
            <w:tcBorders>
              <w:top w:val="nil"/>
              <w:bottom w:val="single" w:sz="4" w:space="0" w:color="auto"/>
            </w:tcBorders>
            <w:vAlign w:val="center"/>
          </w:tcPr>
          <w:p w14:paraId="0BC9E704" w14:textId="411B4A10" w:rsidR="00D950DE" w:rsidRPr="00D950DE" w:rsidRDefault="00D950DE" w:rsidP="004203B4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D950DE">
              <w:rPr>
                <w:rFonts w:eastAsia="Arial" w:cs="Arial"/>
                <w:color w:val="111111"/>
                <w:sz w:val="18"/>
                <w:szCs w:val="18"/>
              </w:rPr>
              <w:t>(1.02;1.14)</w:t>
            </w:r>
          </w:p>
        </w:tc>
        <w:tc>
          <w:tcPr>
            <w:tcW w:w="850" w:type="pct"/>
            <w:tcBorders>
              <w:top w:val="nil"/>
              <w:bottom w:val="single" w:sz="4" w:space="0" w:color="auto"/>
            </w:tcBorders>
            <w:vAlign w:val="center"/>
          </w:tcPr>
          <w:p w14:paraId="5BB0311C" w14:textId="2321972D" w:rsidR="00D950DE" w:rsidRPr="00D950DE" w:rsidRDefault="00D950DE" w:rsidP="004203B4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D950DE">
              <w:rPr>
                <w:rFonts w:eastAsia="Arial" w:cs="Arial"/>
                <w:color w:val="111111"/>
                <w:sz w:val="18"/>
                <w:szCs w:val="18"/>
              </w:rPr>
              <w:t>0.0044</w:t>
            </w:r>
          </w:p>
        </w:tc>
      </w:tr>
      <w:tr w:rsidR="00D950DE" w:rsidRPr="004A4E5A" w14:paraId="69538956" w14:textId="77777777" w:rsidTr="00D950DE">
        <w:trPr>
          <w:trHeight w:val="356"/>
        </w:trPr>
        <w:tc>
          <w:tcPr>
            <w:tcW w:w="923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4CCA0F2" w14:textId="77777777" w:rsidR="00D950DE" w:rsidRPr="00D950DE" w:rsidRDefault="00D950DE" w:rsidP="00214D2D">
            <w:pPr>
              <w:tabs>
                <w:tab w:val="clear" w:pos="567"/>
              </w:tabs>
              <w:spacing w:before="40" w:after="40" w:line="240" w:lineRule="auto"/>
              <w:ind w:left="-6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164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A20706" w14:textId="77777777" w:rsidR="00D950DE" w:rsidRPr="00D950DE" w:rsidRDefault="00D950DE" w:rsidP="00214D2D">
            <w:pPr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</w:p>
        </w:tc>
        <w:tc>
          <w:tcPr>
            <w:tcW w:w="6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F47281" w14:textId="3A3DA4BD" w:rsidR="00D950DE" w:rsidRPr="00D950DE" w:rsidRDefault="00D950DE" w:rsidP="00214D2D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D950DE">
              <w:rPr>
                <w:rFonts w:cs="Arial"/>
                <w:sz w:val="18"/>
                <w:szCs w:val="18"/>
                <w:lang w:val="en-GB"/>
              </w:rPr>
              <w:t>Beta</w:t>
            </w:r>
          </w:p>
        </w:tc>
        <w:tc>
          <w:tcPr>
            <w:tcW w:w="906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8D9AC7B" w14:textId="735999D7" w:rsidR="00D950DE" w:rsidRPr="00D950DE" w:rsidRDefault="00D950DE" w:rsidP="00214D2D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  <w:tc>
          <w:tcPr>
            <w:tcW w:w="850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1BAE0EC" w14:textId="0574F7F8" w:rsidR="00D950DE" w:rsidRPr="00D950DE" w:rsidRDefault="00D950DE" w:rsidP="00214D2D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</w:p>
        </w:tc>
      </w:tr>
      <w:tr w:rsidR="00D950DE" w:rsidRPr="00F55E81" w14:paraId="7B50C882" w14:textId="77777777" w:rsidTr="00D950DE">
        <w:trPr>
          <w:trHeight w:val="293"/>
        </w:trPr>
        <w:tc>
          <w:tcPr>
            <w:tcW w:w="923" w:type="pct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14:paraId="6999D3D4" w14:textId="2529DC85" w:rsidR="00D950DE" w:rsidRPr="00D950DE" w:rsidRDefault="00D950DE" w:rsidP="00D950DE">
            <w:pPr>
              <w:tabs>
                <w:tab w:val="clear" w:pos="567"/>
              </w:tabs>
              <w:spacing w:before="40" w:after="40" w:line="240" w:lineRule="auto"/>
              <w:ind w:left="-68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D950DE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Lifetime cannabis use</w:t>
            </w:r>
          </w:p>
        </w:tc>
        <w:tc>
          <w:tcPr>
            <w:tcW w:w="1641" w:type="pct"/>
            <w:tcBorders>
              <w:top w:val="single" w:sz="4" w:space="0" w:color="auto"/>
              <w:bottom w:val="nil"/>
            </w:tcBorders>
            <w:vAlign w:val="center"/>
          </w:tcPr>
          <w:p w14:paraId="4D6056DD" w14:textId="4F883263" w:rsidR="00D950DE" w:rsidRPr="00D950DE" w:rsidRDefault="00D950DE" w:rsidP="00D950DE">
            <w:pPr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D950DE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Height at age 10 years</w:t>
            </w:r>
          </w:p>
        </w:tc>
        <w:tc>
          <w:tcPr>
            <w:tcW w:w="679" w:type="pct"/>
            <w:tcBorders>
              <w:top w:val="single" w:sz="4" w:space="0" w:color="auto"/>
              <w:bottom w:val="nil"/>
            </w:tcBorders>
            <w:vAlign w:val="center"/>
          </w:tcPr>
          <w:p w14:paraId="57D2FA01" w14:textId="1F63A11F" w:rsidR="00D950DE" w:rsidRPr="00D950DE" w:rsidRDefault="00D950DE" w:rsidP="00D950DE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D950DE">
              <w:rPr>
                <w:rFonts w:eastAsia="Arial" w:cs="Arial"/>
                <w:color w:val="111111"/>
                <w:sz w:val="18"/>
                <w:szCs w:val="18"/>
              </w:rPr>
              <w:t>-0.0168</w:t>
            </w:r>
          </w:p>
        </w:tc>
        <w:tc>
          <w:tcPr>
            <w:tcW w:w="906" w:type="pct"/>
            <w:tcBorders>
              <w:top w:val="single" w:sz="4" w:space="0" w:color="auto"/>
              <w:bottom w:val="nil"/>
            </w:tcBorders>
            <w:vAlign w:val="center"/>
          </w:tcPr>
          <w:p w14:paraId="53CDCEE8" w14:textId="597C38B7" w:rsidR="00D950DE" w:rsidRPr="00D950DE" w:rsidRDefault="00D950DE" w:rsidP="00D950DE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D950DE">
              <w:rPr>
                <w:rFonts w:eastAsia="Arial" w:cs="Arial"/>
                <w:color w:val="111111"/>
                <w:sz w:val="18"/>
                <w:szCs w:val="18"/>
              </w:rPr>
              <w:t>(-0.09;0.057)</w:t>
            </w:r>
          </w:p>
        </w:tc>
        <w:tc>
          <w:tcPr>
            <w:tcW w:w="850" w:type="pct"/>
            <w:tcBorders>
              <w:top w:val="single" w:sz="4" w:space="0" w:color="auto"/>
              <w:bottom w:val="nil"/>
            </w:tcBorders>
            <w:vAlign w:val="center"/>
          </w:tcPr>
          <w:p w14:paraId="19876C41" w14:textId="3294263F" w:rsidR="00D950DE" w:rsidRPr="00D950DE" w:rsidRDefault="00D950DE" w:rsidP="00D950DE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</w:rPr>
            </w:pPr>
            <w:r w:rsidRPr="00D950DE">
              <w:rPr>
                <w:rFonts w:eastAsia="Arial" w:cs="Arial"/>
                <w:color w:val="111111"/>
                <w:sz w:val="18"/>
                <w:szCs w:val="18"/>
              </w:rPr>
              <w:t>0.5170</w:t>
            </w:r>
          </w:p>
        </w:tc>
      </w:tr>
      <w:tr w:rsidR="00D950DE" w:rsidRPr="009743D4" w14:paraId="4623E1CA" w14:textId="77777777" w:rsidTr="00D950DE">
        <w:trPr>
          <w:trHeight w:val="293"/>
        </w:trPr>
        <w:tc>
          <w:tcPr>
            <w:tcW w:w="923" w:type="pct"/>
            <w:tcBorders>
              <w:top w:val="nil"/>
              <w:left w:val="nil"/>
              <w:bottom w:val="single" w:sz="12" w:space="0" w:color="auto"/>
            </w:tcBorders>
            <w:vAlign w:val="center"/>
          </w:tcPr>
          <w:p w14:paraId="1DD34E0A" w14:textId="1229F32F" w:rsidR="00D950DE" w:rsidRPr="00D950DE" w:rsidRDefault="00D950DE" w:rsidP="00D950DE">
            <w:pPr>
              <w:tabs>
                <w:tab w:val="clear" w:pos="567"/>
              </w:tabs>
              <w:spacing w:before="40" w:after="40" w:line="240" w:lineRule="auto"/>
              <w:ind w:left="-76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D950DE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Cannabis use disorder</w:t>
            </w:r>
          </w:p>
        </w:tc>
        <w:tc>
          <w:tcPr>
            <w:tcW w:w="1641" w:type="pct"/>
            <w:tcBorders>
              <w:top w:val="nil"/>
              <w:bottom w:val="single" w:sz="12" w:space="0" w:color="auto"/>
            </w:tcBorders>
            <w:vAlign w:val="center"/>
          </w:tcPr>
          <w:p w14:paraId="4E659C71" w14:textId="17F5B723" w:rsidR="00D950DE" w:rsidRPr="00D950DE" w:rsidRDefault="00D950DE" w:rsidP="00D950DE">
            <w:pPr>
              <w:spacing w:before="40" w:after="40" w:line="240" w:lineRule="auto"/>
              <w:ind w:left="100" w:right="100"/>
              <w:jc w:val="left"/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</w:pPr>
            <w:r w:rsidRPr="00D950DE">
              <w:rPr>
                <w:rFonts w:eastAsia="Arial" w:cs="Arial"/>
                <w:color w:val="111111"/>
                <w:sz w:val="18"/>
                <w:szCs w:val="18"/>
                <w:lang w:val="en-US" w:eastAsia="en-US"/>
              </w:rPr>
              <w:t>Height at age 10 years</w:t>
            </w:r>
          </w:p>
        </w:tc>
        <w:tc>
          <w:tcPr>
            <w:tcW w:w="679" w:type="pct"/>
            <w:tcBorders>
              <w:top w:val="nil"/>
              <w:bottom w:val="single" w:sz="12" w:space="0" w:color="auto"/>
            </w:tcBorders>
            <w:vAlign w:val="center"/>
          </w:tcPr>
          <w:p w14:paraId="54A197A6" w14:textId="3166CBB3" w:rsidR="00D950DE" w:rsidRPr="00D950DE" w:rsidRDefault="00D950DE" w:rsidP="00D950DE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D950DE">
              <w:rPr>
                <w:rFonts w:eastAsia="Arial" w:cs="Arial"/>
                <w:color w:val="111111"/>
                <w:sz w:val="18"/>
                <w:szCs w:val="18"/>
              </w:rPr>
              <w:t>0.0010</w:t>
            </w:r>
          </w:p>
        </w:tc>
        <w:tc>
          <w:tcPr>
            <w:tcW w:w="906" w:type="pct"/>
            <w:tcBorders>
              <w:top w:val="nil"/>
              <w:bottom w:val="single" w:sz="12" w:space="0" w:color="auto"/>
            </w:tcBorders>
            <w:vAlign w:val="center"/>
          </w:tcPr>
          <w:p w14:paraId="56439D76" w14:textId="7EE1F33F" w:rsidR="00D950DE" w:rsidRPr="00D950DE" w:rsidRDefault="00D950DE" w:rsidP="00D950DE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D950DE">
              <w:rPr>
                <w:rFonts w:eastAsia="Arial" w:cs="Arial"/>
                <w:color w:val="111111"/>
                <w:sz w:val="18"/>
                <w:szCs w:val="18"/>
              </w:rPr>
              <w:t>(-0.021;0.023)</w:t>
            </w:r>
          </w:p>
        </w:tc>
        <w:tc>
          <w:tcPr>
            <w:tcW w:w="850" w:type="pct"/>
            <w:tcBorders>
              <w:top w:val="nil"/>
              <w:bottom w:val="single" w:sz="12" w:space="0" w:color="auto"/>
            </w:tcBorders>
            <w:vAlign w:val="center"/>
          </w:tcPr>
          <w:p w14:paraId="7AFC8FC1" w14:textId="0558CA42" w:rsidR="00D950DE" w:rsidRPr="00D950DE" w:rsidRDefault="00D950DE" w:rsidP="00D950DE">
            <w:pPr>
              <w:spacing w:before="0" w:after="0" w:line="360" w:lineRule="auto"/>
              <w:ind w:left="-6"/>
              <w:jc w:val="center"/>
              <w:rPr>
                <w:rFonts w:eastAsia="Arial" w:cs="Arial"/>
                <w:color w:val="111111"/>
                <w:sz w:val="18"/>
                <w:szCs w:val="18"/>
                <w:lang w:val="en-US"/>
              </w:rPr>
            </w:pPr>
            <w:r w:rsidRPr="00D950DE">
              <w:rPr>
                <w:rFonts w:eastAsia="Arial" w:cs="Arial"/>
                <w:color w:val="111111"/>
                <w:sz w:val="18"/>
                <w:szCs w:val="18"/>
              </w:rPr>
              <w:t>0.9269</w:t>
            </w:r>
          </w:p>
        </w:tc>
      </w:tr>
    </w:tbl>
    <w:p w14:paraId="73A36A7B" w14:textId="2429F42A" w:rsidR="00E2585F" w:rsidRDefault="007B01A3" w:rsidP="001B27BA">
      <w:pPr>
        <w:pStyle w:val="EndNoteBibliography"/>
        <w:rPr>
          <w:sz w:val="18"/>
          <w:szCs w:val="18"/>
          <w:lang w:val="en-US"/>
        </w:rPr>
      </w:pPr>
      <w:r>
        <w:rPr>
          <w:sz w:val="18"/>
          <w:szCs w:val="18"/>
          <w:lang w:val="en-US"/>
        </w:rPr>
        <w:t>Estimates from the multiplicative random effects in</w:t>
      </w:r>
      <w:r w:rsidR="00103CC6">
        <w:rPr>
          <w:sz w:val="18"/>
          <w:szCs w:val="18"/>
          <w:lang w:val="en-US"/>
        </w:rPr>
        <w:t>verse variance weighted method.</w:t>
      </w:r>
    </w:p>
    <w:p w14:paraId="7888C2CD" w14:textId="77777777" w:rsidR="00D950DE" w:rsidRDefault="00D950DE" w:rsidP="001B27BA">
      <w:pPr>
        <w:pStyle w:val="EndNoteBibliography"/>
        <w:rPr>
          <w:sz w:val="18"/>
          <w:szCs w:val="18"/>
          <w:lang w:val="en-US"/>
        </w:rPr>
      </w:pPr>
    </w:p>
    <w:p w14:paraId="664D95EA" w14:textId="77777777" w:rsidR="00810FF4" w:rsidRPr="00D66175" w:rsidRDefault="00E2585F" w:rsidP="00810FF4">
      <w:pPr>
        <w:pStyle w:val="EndNoteBibliography"/>
        <w:spacing w:after="0"/>
        <w:rPr>
          <w:lang w:val="en-US"/>
        </w:rPr>
      </w:pPr>
      <w:r>
        <w:rPr>
          <w:sz w:val="18"/>
          <w:szCs w:val="18"/>
          <w:lang w:val="en-US"/>
        </w:rPr>
        <w:fldChar w:fldCharType="begin"/>
      </w:r>
      <w:r w:rsidRPr="00B009F3">
        <w:rPr>
          <w:sz w:val="18"/>
          <w:szCs w:val="18"/>
        </w:rPr>
        <w:instrText xml:space="preserve"> ADDIN EN.REFLIST </w:instrText>
      </w:r>
      <w:r>
        <w:rPr>
          <w:sz w:val="18"/>
          <w:szCs w:val="18"/>
          <w:lang w:val="en-US"/>
        </w:rPr>
        <w:fldChar w:fldCharType="separate"/>
      </w:r>
      <w:r w:rsidR="00810FF4" w:rsidRPr="00810FF4">
        <w:t>1.</w:t>
      </w:r>
      <w:r w:rsidR="00810FF4" w:rsidRPr="00810FF4">
        <w:tab/>
        <w:t xml:space="preserve">Pasman JA, Verweij KJ, Gerring Z, et al. </w:t>
      </w:r>
      <w:r w:rsidR="00810FF4" w:rsidRPr="00D66175">
        <w:rPr>
          <w:lang w:val="en-US"/>
        </w:rPr>
        <w:t xml:space="preserve">GWAS of lifetime cannabis use reveals new risk loci, genetic overlap with psychiatric traits, and a causal effect of schizophrenia liability. </w:t>
      </w:r>
      <w:r w:rsidR="00810FF4" w:rsidRPr="00D66175">
        <w:rPr>
          <w:i/>
          <w:lang w:val="en-US"/>
        </w:rPr>
        <w:t>Nature neuroscience</w:t>
      </w:r>
      <w:r w:rsidR="00810FF4" w:rsidRPr="00D66175">
        <w:rPr>
          <w:lang w:val="en-US"/>
        </w:rPr>
        <w:t xml:space="preserve"> 2018;21:1161-1170.</w:t>
      </w:r>
    </w:p>
    <w:p w14:paraId="1D283C89" w14:textId="77777777" w:rsidR="00810FF4" w:rsidRPr="00810FF4" w:rsidRDefault="00810FF4" w:rsidP="00810FF4">
      <w:pPr>
        <w:pStyle w:val="EndNoteBibliography"/>
      </w:pPr>
      <w:r w:rsidRPr="00D66175">
        <w:rPr>
          <w:lang w:val="en-US"/>
        </w:rPr>
        <w:t>2.</w:t>
      </w:r>
      <w:r w:rsidRPr="00D66175">
        <w:rPr>
          <w:lang w:val="en-US"/>
        </w:rPr>
        <w:tab/>
        <w:t xml:space="preserve">Johnson EC, Demontis D, Thorgeirsson TE, et al. A large-scale genome-wide association study meta-analysis of cannabis use disorder. </w:t>
      </w:r>
      <w:r w:rsidRPr="00810FF4">
        <w:rPr>
          <w:i/>
        </w:rPr>
        <w:t>Lancet Psychiatry</w:t>
      </w:r>
      <w:r w:rsidRPr="00810FF4">
        <w:t xml:space="preserve"> 2020;7:1032-1045.</w:t>
      </w:r>
    </w:p>
    <w:p w14:paraId="3319C10D" w14:textId="10B577F4" w:rsidR="007405BC" w:rsidRDefault="00E2585F" w:rsidP="001B27BA">
      <w:pPr>
        <w:pStyle w:val="EndNoteBibliography"/>
        <w:rPr>
          <w:sz w:val="18"/>
          <w:szCs w:val="18"/>
          <w:lang w:val="en-US"/>
        </w:rPr>
      </w:pPr>
      <w:r>
        <w:rPr>
          <w:sz w:val="18"/>
          <w:szCs w:val="18"/>
          <w:lang w:val="en-US"/>
        </w:rPr>
        <w:fldChar w:fldCharType="end"/>
      </w:r>
    </w:p>
    <w:sectPr w:rsidR="007405BC" w:rsidSect="00297A82">
      <w:pgSz w:w="16838" w:h="11906" w:orient="landscape"/>
      <w:pgMar w:top="1418" w:right="1418" w:bottom="1418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6729CBE" w14:textId="77777777" w:rsidR="0037666A" w:rsidRDefault="0037666A">
      <w:pPr>
        <w:spacing w:before="0" w:after="0" w:line="240" w:lineRule="auto"/>
      </w:pPr>
      <w:r>
        <w:separator/>
      </w:r>
    </w:p>
  </w:endnote>
  <w:endnote w:type="continuationSeparator" w:id="0">
    <w:p w14:paraId="1E68204F" w14:textId="77777777" w:rsidR="0037666A" w:rsidRDefault="0037666A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Yu Gothic UI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MT">
    <w:altName w:val="Times New Roman"/>
    <w:panose1 w:val="00000000000000000000"/>
    <w:charset w:val="00"/>
    <w:family w:val="roman"/>
    <w:notTrueType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radeGothicLTStd-Bd2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851B2ED" w14:textId="77777777" w:rsidR="0037666A" w:rsidRDefault="0037666A">
      <w:pPr>
        <w:spacing w:before="0" w:after="0" w:line="240" w:lineRule="auto"/>
      </w:pPr>
      <w:r>
        <w:separator/>
      </w:r>
    </w:p>
  </w:footnote>
  <w:footnote w:type="continuationSeparator" w:id="0">
    <w:p w14:paraId="7D1A16A5" w14:textId="77777777" w:rsidR="0037666A" w:rsidRDefault="0037666A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723369455"/>
      <w:docPartObj>
        <w:docPartGallery w:val="Page Numbers (Top of Page)"/>
        <w:docPartUnique/>
      </w:docPartObj>
    </w:sdtPr>
    <w:sdtEndPr>
      <w:rPr>
        <w:sz w:val="18"/>
        <w:szCs w:val="18"/>
      </w:rPr>
    </w:sdtEndPr>
    <w:sdtContent>
      <w:p w14:paraId="6C0426A1" w14:textId="5C923D0A" w:rsidR="0078078A" w:rsidRPr="00B67DF8" w:rsidRDefault="0078078A">
        <w:pPr>
          <w:pStyle w:val="Kopfzeile"/>
          <w:jc w:val="right"/>
          <w:rPr>
            <w:sz w:val="18"/>
            <w:szCs w:val="18"/>
          </w:rPr>
        </w:pPr>
        <w:r w:rsidRPr="00B67DF8">
          <w:rPr>
            <w:sz w:val="18"/>
            <w:szCs w:val="18"/>
          </w:rPr>
          <w:fldChar w:fldCharType="begin"/>
        </w:r>
        <w:r w:rsidRPr="00B67DF8">
          <w:rPr>
            <w:sz w:val="18"/>
            <w:szCs w:val="18"/>
          </w:rPr>
          <w:instrText>PAGE   \* MERGEFORMAT</w:instrText>
        </w:r>
        <w:r w:rsidRPr="00B67DF8">
          <w:rPr>
            <w:sz w:val="18"/>
            <w:szCs w:val="18"/>
          </w:rPr>
          <w:fldChar w:fldCharType="separate"/>
        </w:r>
        <w:r w:rsidR="0007446A">
          <w:rPr>
            <w:noProof/>
            <w:sz w:val="18"/>
            <w:szCs w:val="18"/>
          </w:rPr>
          <w:t>5</w:t>
        </w:r>
        <w:r w:rsidRPr="00B67DF8">
          <w:rPr>
            <w:sz w:val="18"/>
            <w:szCs w:val="18"/>
          </w:rPr>
          <w:fldChar w:fldCharType="end"/>
        </w:r>
      </w:p>
    </w:sdtContent>
  </w:sdt>
  <w:p w14:paraId="764AF1E9" w14:textId="77777777" w:rsidR="0078078A" w:rsidRPr="00E02E68" w:rsidRDefault="0078078A">
    <w:pPr>
      <w:pStyle w:val="Kopfzeile"/>
      <w:rPr>
        <w:sz w:val="16"/>
        <w:szCs w:val="16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426587413"/>
      <w:docPartObj>
        <w:docPartGallery w:val="Page Numbers (Top of Page)"/>
        <w:docPartUnique/>
      </w:docPartObj>
    </w:sdtPr>
    <w:sdtEndPr>
      <w:rPr>
        <w:sz w:val="18"/>
        <w:szCs w:val="18"/>
      </w:rPr>
    </w:sdtEndPr>
    <w:sdtContent>
      <w:p w14:paraId="3C13AE13" w14:textId="24EE70F6" w:rsidR="0078078A" w:rsidRPr="00B67DF8" w:rsidRDefault="0078078A">
        <w:pPr>
          <w:pStyle w:val="Kopfzeile"/>
          <w:jc w:val="right"/>
          <w:rPr>
            <w:sz w:val="18"/>
            <w:szCs w:val="18"/>
          </w:rPr>
        </w:pPr>
        <w:r w:rsidRPr="00B67DF8">
          <w:rPr>
            <w:sz w:val="18"/>
            <w:szCs w:val="18"/>
          </w:rPr>
          <w:fldChar w:fldCharType="begin"/>
        </w:r>
        <w:r w:rsidRPr="00B67DF8">
          <w:rPr>
            <w:sz w:val="18"/>
            <w:szCs w:val="18"/>
          </w:rPr>
          <w:instrText>PAGE   \* MERGEFORMAT</w:instrText>
        </w:r>
        <w:r w:rsidRPr="00B67DF8">
          <w:rPr>
            <w:sz w:val="18"/>
            <w:szCs w:val="18"/>
          </w:rPr>
          <w:fldChar w:fldCharType="separate"/>
        </w:r>
        <w:r w:rsidR="0007446A">
          <w:rPr>
            <w:noProof/>
            <w:sz w:val="18"/>
            <w:szCs w:val="18"/>
          </w:rPr>
          <w:t>17</w:t>
        </w:r>
        <w:r w:rsidRPr="00B67DF8">
          <w:rPr>
            <w:sz w:val="18"/>
            <w:szCs w:val="18"/>
          </w:rPr>
          <w:fldChar w:fldCharType="end"/>
        </w:r>
      </w:p>
    </w:sdtContent>
  </w:sdt>
  <w:p w14:paraId="5A09E658" w14:textId="77777777" w:rsidR="0078078A" w:rsidRPr="00E02E68" w:rsidRDefault="0078078A">
    <w:pPr>
      <w:pStyle w:val="Kopfzeile"/>
      <w:rPr>
        <w:sz w:val="16"/>
        <w:szCs w:val="16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34F3F07"/>
    <w:multiLevelType w:val="hybridMultilevel"/>
    <w:tmpl w:val="0AC81CC8"/>
    <w:lvl w:ilvl="0" w:tplc="94B427F4">
      <w:start w:val="1"/>
      <w:numFmt w:val="decimal"/>
      <w:lvlText w:val="%1."/>
      <w:lvlJc w:val="left"/>
      <w:pPr>
        <w:ind w:left="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9" w:hanging="360"/>
      </w:pPr>
    </w:lvl>
    <w:lvl w:ilvl="2" w:tplc="0409001B" w:tentative="1">
      <w:start w:val="1"/>
      <w:numFmt w:val="lowerRoman"/>
      <w:lvlText w:val="%3."/>
      <w:lvlJc w:val="right"/>
      <w:pPr>
        <w:ind w:left="1869" w:hanging="180"/>
      </w:pPr>
    </w:lvl>
    <w:lvl w:ilvl="3" w:tplc="0409000F" w:tentative="1">
      <w:start w:val="1"/>
      <w:numFmt w:val="decimal"/>
      <w:lvlText w:val="%4."/>
      <w:lvlJc w:val="left"/>
      <w:pPr>
        <w:ind w:left="2589" w:hanging="360"/>
      </w:pPr>
    </w:lvl>
    <w:lvl w:ilvl="4" w:tplc="04090019" w:tentative="1">
      <w:start w:val="1"/>
      <w:numFmt w:val="lowerLetter"/>
      <w:lvlText w:val="%5."/>
      <w:lvlJc w:val="left"/>
      <w:pPr>
        <w:ind w:left="3309" w:hanging="360"/>
      </w:pPr>
    </w:lvl>
    <w:lvl w:ilvl="5" w:tplc="0409001B" w:tentative="1">
      <w:start w:val="1"/>
      <w:numFmt w:val="lowerRoman"/>
      <w:lvlText w:val="%6."/>
      <w:lvlJc w:val="right"/>
      <w:pPr>
        <w:ind w:left="4029" w:hanging="180"/>
      </w:pPr>
    </w:lvl>
    <w:lvl w:ilvl="6" w:tplc="0409000F" w:tentative="1">
      <w:start w:val="1"/>
      <w:numFmt w:val="decimal"/>
      <w:lvlText w:val="%7."/>
      <w:lvlJc w:val="left"/>
      <w:pPr>
        <w:ind w:left="4749" w:hanging="360"/>
      </w:pPr>
    </w:lvl>
    <w:lvl w:ilvl="7" w:tplc="04090019" w:tentative="1">
      <w:start w:val="1"/>
      <w:numFmt w:val="lowerLetter"/>
      <w:lvlText w:val="%8."/>
      <w:lvlJc w:val="left"/>
      <w:pPr>
        <w:ind w:left="5469" w:hanging="360"/>
      </w:pPr>
    </w:lvl>
    <w:lvl w:ilvl="8" w:tplc="0409001B" w:tentative="1">
      <w:start w:val="1"/>
      <w:numFmt w:val="lowerRoman"/>
      <w:lvlText w:val="%9."/>
      <w:lvlJc w:val="right"/>
      <w:pPr>
        <w:ind w:left="6189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hideSpellingErrors/>
  <w:hideGrammaticalErrors/>
  <w:activeWritingStyle w:appName="MSWord" w:lang="de-DE" w:vendorID="64" w:dllVersion="131078" w:nlCheck="1" w:checkStyle="0"/>
  <w:activeWritingStyle w:appName="MSWord" w:lang="en-US" w:vendorID="64" w:dllVersion="131078" w:nlCheck="1" w:checkStyle="0"/>
  <w:activeWritingStyle w:appName="MSWord" w:lang="en-GB" w:vendorID="64" w:dllVersion="131078" w:nlCheck="1" w:checkStyle="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O0MDU1sDAwMTaxMLRU0lEKTi0uzszPAymwsKwFAHm0q9k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Thoracic Oncolog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2vavr2fg5rfsteefdovawxod20psp0dfvrr&quot;&gt;cannabis_lunfct&lt;record-ids&gt;&lt;item&gt;104&lt;/item&gt;&lt;item&gt;245&lt;/item&gt;&lt;/record-ids&gt;&lt;/item&gt;&lt;/Libraries&gt;"/>
  </w:docVars>
  <w:rsids>
    <w:rsidRoot w:val="00170ED0"/>
    <w:rsid w:val="000006FC"/>
    <w:rsid w:val="00014F34"/>
    <w:rsid w:val="00017E91"/>
    <w:rsid w:val="000233F4"/>
    <w:rsid w:val="00023CFD"/>
    <w:rsid w:val="0002582D"/>
    <w:rsid w:val="00030095"/>
    <w:rsid w:val="000340EC"/>
    <w:rsid w:val="00037F67"/>
    <w:rsid w:val="00054EBA"/>
    <w:rsid w:val="00055AB5"/>
    <w:rsid w:val="000632AE"/>
    <w:rsid w:val="00063EA9"/>
    <w:rsid w:val="00064349"/>
    <w:rsid w:val="0007104F"/>
    <w:rsid w:val="0007446A"/>
    <w:rsid w:val="000776ED"/>
    <w:rsid w:val="00083211"/>
    <w:rsid w:val="00085639"/>
    <w:rsid w:val="00090235"/>
    <w:rsid w:val="000914D5"/>
    <w:rsid w:val="00096C2C"/>
    <w:rsid w:val="00097773"/>
    <w:rsid w:val="000A03E4"/>
    <w:rsid w:val="000A20AE"/>
    <w:rsid w:val="000B0512"/>
    <w:rsid w:val="000B4597"/>
    <w:rsid w:val="000C30D5"/>
    <w:rsid w:val="000C6701"/>
    <w:rsid w:val="000D0BE6"/>
    <w:rsid w:val="000E2C1A"/>
    <w:rsid w:val="000E3A30"/>
    <w:rsid w:val="000E3BC6"/>
    <w:rsid w:val="000E72EE"/>
    <w:rsid w:val="000E742A"/>
    <w:rsid w:val="000F1CF4"/>
    <w:rsid w:val="00100E45"/>
    <w:rsid w:val="00103CC6"/>
    <w:rsid w:val="00112A33"/>
    <w:rsid w:val="00115F6A"/>
    <w:rsid w:val="0011620C"/>
    <w:rsid w:val="0011660A"/>
    <w:rsid w:val="00116DEA"/>
    <w:rsid w:val="00127769"/>
    <w:rsid w:val="00130FFD"/>
    <w:rsid w:val="00135C6B"/>
    <w:rsid w:val="00135D75"/>
    <w:rsid w:val="00140011"/>
    <w:rsid w:val="001502A1"/>
    <w:rsid w:val="00152BE5"/>
    <w:rsid w:val="00152DF6"/>
    <w:rsid w:val="001634D4"/>
    <w:rsid w:val="001647E8"/>
    <w:rsid w:val="00167A17"/>
    <w:rsid w:val="00170EA2"/>
    <w:rsid w:val="00170ED0"/>
    <w:rsid w:val="00174F72"/>
    <w:rsid w:val="0017650E"/>
    <w:rsid w:val="00184082"/>
    <w:rsid w:val="00190A12"/>
    <w:rsid w:val="00192390"/>
    <w:rsid w:val="001941B3"/>
    <w:rsid w:val="001952F4"/>
    <w:rsid w:val="00195A9B"/>
    <w:rsid w:val="00197DC5"/>
    <w:rsid w:val="001A32C4"/>
    <w:rsid w:val="001A658A"/>
    <w:rsid w:val="001B0E07"/>
    <w:rsid w:val="001B1FF9"/>
    <w:rsid w:val="001B27BA"/>
    <w:rsid w:val="001B3B3D"/>
    <w:rsid w:val="001B4B28"/>
    <w:rsid w:val="001B6777"/>
    <w:rsid w:val="001C2445"/>
    <w:rsid w:val="001C3721"/>
    <w:rsid w:val="001C5DE4"/>
    <w:rsid w:val="001D3D7A"/>
    <w:rsid w:val="001D762F"/>
    <w:rsid w:val="001E6B2D"/>
    <w:rsid w:val="001F0F16"/>
    <w:rsid w:val="00202775"/>
    <w:rsid w:val="002037B5"/>
    <w:rsid w:val="00207898"/>
    <w:rsid w:val="00207BA7"/>
    <w:rsid w:val="00213024"/>
    <w:rsid w:val="00213587"/>
    <w:rsid w:val="002135B3"/>
    <w:rsid w:val="00214D2D"/>
    <w:rsid w:val="0021778D"/>
    <w:rsid w:val="00220DD0"/>
    <w:rsid w:val="002253E2"/>
    <w:rsid w:val="00231596"/>
    <w:rsid w:val="00231BF6"/>
    <w:rsid w:val="00232FFE"/>
    <w:rsid w:val="00234CF2"/>
    <w:rsid w:val="002359B2"/>
    <w:rsid w:val="00256DFC"/>
    <w:rsid w:val="00256F6E"/>
    <w:rsid w:val="00261F01"/>
    <w:rsid w:val="0026648A"/>
    <w:rsid w:val="00272E42"/>
    <w:rsid w:val="002734DA"/>
    <w:rsid w:val="00281307"/>
    <w:rsid w:val="00281752"/>
    <w:rsid w:val="0028409F"/>
    <w:rsid w:val="00285126"/>
    <w:rsid w:val="00290FA6"/>
    <w:rsid w:val="00294C40"/>
    <w:rsid w:val="00294F47"/>
    <w:rsid w:val="00297A82"/>
    <w:rsid w:val="002B2BCA"/>
    <w:rsid w:val="002B44AD"/>
    <w:rsid w:val="002B4668"/>
    <w:rsid w:val="002B5B33"/>
    <w:rsid w:val="002C1120"/>
    <w:rsid w:val="002C2C1F"/>
    <w:rsid w:val="002C2DB4"/>
    <w:rsid w:val="002C6BC9"/>
    <w:rsid w:val="002C7AF5"/>
    <w:rsid w:val="002D2797"/>
    <w:rsid w:val="002D7FB1"/>
    <w:rsid w:val="002E21EC"/>
    <w:rsid w:val="002E74DA"/>
    <w:rsid w:val="002F02D3"/>
    <w:rsid w:val="002F06B8"/>
    <w:rsid w:val="002F1DB2"/>
    <w:rsid w:val="002F1F44"/>
    <w:rsid w:val="002F549F"/>
    <w:rsid w:val="002F6A3A"/>
    <w:rsid w:val="003074D2"/>
    <w:rsid w:val="00307A13"/>
    <w:rsid w:val="0031310D"/>
    <w:rsid w:val="003203F4"/>
    <w:rsid w:val="00320610"/>
    <w:rsid w:val="003215FA"/>
    <w:rsid w:val="00324BCB"/>
    <w:rsid w:val="00324F95"/>
    <w:rsid w:val="00326626"/>
    <w:rsid w:val="00334234"/>
    <w:rsid w:val="00336741"/>
    <w:rsid w:val="0033725D"/>
    <w:rsid w:val="00341893"/>
    <w:rsid w:val="00342AEE"/>
    <w:rsid w:val="00345D2B"/>
    <w:rsid w:val="00346087"/>
    <w:rsid w:val="00346668"/>
    <w:rsid w:val="00351EA7"/>
    <w:rsid w:val="003529A9"/>
    <w:rsid w:val="00355390"/>
    <w:rsid w:val="00356124"/>
    <w:rsid w:val="0036494D"/>
    <w:rsid w:val="00375630"/>
    <w:rsid w:val="0037666A"/>
    <w:rsid w:val="00376BAD"/>
    <w:rsid w:val="00380ED1"/>
    <w:rsid w:val="00383A6F"/>
    <w:rsid w:val="00385A71"/>
    <w:rsid w:val="00387198"/>
    <w:rsid w:val="0039441C"/>
    <w:rsid w:val="0039461B"/>
    <w:rsid w:val="003963D8"/>
    <w:rsid w:val="00396FFA"/>
    <w:rsid w:val="003973FD"/>
    <w:rsid w:val="00397EB5"/>
    <w:rsid w:val="003A6AF9"/>
    <w:rsid w:val="003B0F57"/>
    <w:rsid w:val="003B5884"/>
    <w:rsid w:val="003C0C55"/>
    <w:rsid w:val="003C1E0A"/>
    <w:rsid w:val="003C370B"/>
    <w:rsid w:val="003C7CC3"/>
    <w:rsid w:val="003D23A6"/>
    <w:rsid w:val="003D38F5"/>
    <w:rsid w:val="003E7224"/>
    <w:rsid w:val="003F1031"/>
    <w:rsid w:val="003F2B6D"/>
    <w:rsid w:val="00400319"/>
    <w:rsid w:val="00400677"/>
    <w:rsid w:val="004009FD"/>
    <w:rsid w:val="00404E8A"/>
    <w:rsid w:val="004056A0"/>
    <w:rsid w:val="00413CF7"/>
    <w:rsid w:val="00417059"/>
    <w:rsid w:val="004203B4"/>
    <w:rsid w:val="00426669"/>
    <w:rsid w:val="00430DE8"/>
    <w:rsid w:val="004339C4"/>
    <w:rsid w:val="004443E3"/>
    <w:rsid w:val="00450641"/>
    <w:rsid w:val="004526A3"/>
    <w:rsid w:val="00456B06"/>
    <w:rsid w:val="004610E5"/>
    <w:rsid w:val="00463726"/>
    <w:rsid w:val="00472B2C"/>
    <w:rsid w:val="004813FA"/>
    <w:rsid w:val="004864ED"/>
    <w:rsid w:val="004868BD"/>
    <w:rsid w:val="004A2D71"/>
    <w:rsid w:val="004A4C2B"/>
    <w:rsid w:val="004B66E7"/>
    <w:rsid w:val="004C47B5"/>
    <w:rsid w:val="004C49B1"/>
    <w:rsid w:val="004C566E"/>
    <w:rsid w:val="004C656E"/>
    <w:rsid w:val="004D0894"/>
    <w:rsid w:val="004D1BAA"/>
    <w:rsid w:val="004D24D0"/>
    <w:rsid w:val="004D71B5"/>
    <w:rsid w:val="004F708E"/>
    <w:rsid w:val="004F7352"/>
    <w:rsid w:val="00504505"/>
    <w:rsid w:val="00512086"/>
    <w:rsid w:val="0051540B"/>
    <w:rsid w:val="00517185"/>
    <w:rsid w:val="00520CEE"/>
    <w:rsid w:val="0052511B"/>
    <w:rsid w:val="005253A9"/>
    <w:rsid w:val="005311E6"/>
    <w:rsid w:val="00535773"/>
    <w:rsid w:val="005366DB"/>
    <w:rsid w:val="005511BB"/>
    <w:rsid w:val="0055184A"/>
    <w:rsid w:val="00562286"/>
    <w:rsid w:val="005622C6"/>
    <w:rsid w:val="0056379F"/>
    <w:rsid w:val="00572D2D"/>
    <w:rsid w:val="005751D7"/>
    <w:rsid w:val="00577D4D"/>
    <w:rsid w:val="0058325C"/>
    <w:rsid w:val="00585E42"/>
    <w:rsid w:val="0059183A"/>
    <w:rsid w:val="00592E5D"/>
    <w:rsid w:val="00597A1A"/>
    <w:rsid w:val="005B1FA7"/>
    <w:rsid w:val="005B3783"/>
    <w:rsid w:val="005C6879"/>
    <w:rsid w:val="005D293F"/>
    <w:rsid w:val="005F308A"/>
    <w:rsid w:val="005F510C"/>
    <w:rsid w:val="00601556"/>
    <w:rsid w:val="00603A9B"/>
    <w:rsid w:val="00611B63"/>
    <w:rsid w:val="00612BB7"/>
    <w:rsid w:val="006163CE"/>
    <w:rsid w:val="00620FA9"/>
    <w:rsid w:val="0062230F"/>
    <w:rsid w:val="0062442A"/>
    <w:rsid w:val="00624BFD"/>
    <w:rsid w:val="00625327"/>
    <w:rsid w:val="00625B53"/>
    <w:rsid w:val="00630A5B"/>
    <w:rsid w:val="006349E6"/>
    <w:rsid w:val="00634E0A"/>
    <w:rsid w:val="0064243F"/>
    <w:rsid w:val="00643977"/>
    <w:rsid w:val="00643AB3"/>
    <w:rsid w:val="00643B87"/>
    <w:rsid w:val="006456A6"/>
    <w:rsid w:val="0065555B"/>
    <w:rsid w:val="0065610F"/>
    <w:rsid w:val="00665B53"/>
    <w:rsid w:val="006661D8"/>
    <w:rsid w:val="006703B0"/>
    <w:rsid w:val="0067055E"/>
    <w:rsid w:val="0067145A"/>
    <w:rsid w:val="00680DEE"/>
    <w:rsid w:val="00681D86"/>
    <w:rsid w:val="00682266"/>
    <w:rsid w:val="006949D6"/>
    <w:rsid w:val="006A00C5"/>
    <w:rsid w:val="006A0D35"/>
    <w:rsid w:val="006A55D3"/>
    <w:rsid w:val="006A59AF"/>
    <w:rsid w:val="006A6866"/>
    <w:rsid w:val="006A723F"/>
    <w:rsid w:val="006B32C6"/>
    <w:rsid w:val="006C181D"/>
    <w:rsid w:val="006C6845"/>
    <w:rsid w:val="006C79C6"/>
    <w:rsid w:val="006D14CA"/>
    <w:rsid w:val="006D5670"/>
    <w:rsid w:val="006D5C89"/>
    <w:rsid w:val="006D77F7"/>
    <w:rsid w:val="006E00C9"/>
    <w:rsid w:val="006E0496"/>
    <w:rsid w:val="006E0C6F"/>
    <w:rsid w:val="006E19EA"/>
    <w:rsid w:val="006E558B"/>
    <w:rsid w:val="006E6246"/>
    <w:rsid w:val="007028D7"/>
    <w:rsid w:val="0070341C"/>
    <w:rsid w:val="00703E1B"/>
    <w:rsid w:val="00710D98"/>
    <w:rsid w:val="00715671"/>
    <w:rsid w:val="007340F5"/>
    <w:rsid w:val="00734176"/>
    <w:rsid w:val="00735891"/>
    <w:rsid w:val="007405BC"/>
    <w:rsid w:val="00741AFD"/>
    <w:rsid w:val="00753DA7"/>
    <w:rsid w:val="0075699D"/>
    <w:rsid w:val="0076039F"/>
    <w:rsid w:val="00760F26"/>
    <w:rsid w:val="00760F8B"/>
    <w:rsid w:val="0077358E"/>
    <w:rsid w:val="00773D29"/>
    <w:rsid w:val="0077599D"/>
    <w:rsid w:val="00776AC2"/>
    <w:rsid w:val="007770D2"/>
    <w:rsid w:val="0078078A"/>
    <w:rsid w:val="0078240E"/>
    <w:rsid w:val="00782CF6"/>
    <w:rsid w:val="0079116A"/>
    <w:rsid w:val="007A22AC"/>
    <w:rsid w:val="007A3C2A"/>
    <w:rsid w:val="007B01A3"/>
    <w:rsid w:val="007C0D9C"/>
    <w:rsid w:val="007C1824"/>
    <w:rsid w:val="007C222C"/>
    <w:rsid w:val="007D0589"/>
    <w:rsid w:val="007D163C"/>
    <w:rsid w:val="007D4C58"/>
    <w:rsid w:val="007D7519"/>
    <w:rsid w:val="007E14E0"/>
    <w:rsid w:val="007E2D40"/>
    <w:rsid w:val="007E6F34"/>
    <w:rsid w:val="007E7B3A"/>
    <w:rsid w:val="007F03E3"/>
    <w:rsid w:val="007F1EF5"/>
    <w:rsid w:val="007F2AD7"/>
    <w:rsid w:val="007F5A6D"/>
    <w:rsid w:val="007F6667"/>
    <w:rsid w:val="00800145"/>
    <w:rsid w:val="0080278C"/>
    <w:rsid w:val="00805D86"/>
    <w:rsid w:val="00810FF4"/>
    <w:rsid w:val="00811460"/>
    <w:rsid w:val="00812302"/>
    <w:rsid w:val="00812415"/>
    <w:rsid w:val="00813014"/>
    <w:rsid w:val="008136F8"/>
    <w:rsid w:val="00817341"/>
    <w:rsid w:val="00831E17"/>
    <w:rsid w:val="00836DB8"/>
    <w:rsid w:val="008375A8"/>
    <w:rsid w:val="008403DB"/>
    <w:rsid w:val="0084071B"/>
    <w:rsid w:val="008414C1"/>
    <w:rsid w:val="00842A6A"/>
    <w:rsid w:val="00843917"/>
    <w:rsid w:val="00843CB4"/>
    <w:rsid w:val="008463FD"/>
    <w:rsid w:val="00861AD6"/>
    <w:rsid w:val="00871664"/>
    <w:rsid w:val="00872D77"/>
    <w:rsid w:val="008730BE"/>
    <w:rsid w:val="008809C3"/>
    <w:rsid w:val="00884337"/>
    <w:rsid w:val="00886EB0"/>
    <w:rsid w:val="00890E4C"/>
    <w:rsid w:val="0089409C"/>
    <w:rsid w:val="008A2F52"/>
    <w:rsid w:val="008A5933"/>
    <w:rsid w:val="008A7A45"/>
    <w:rsid w:val="008B21B4"/>
    <w:rsid w:val="008C1525"/>
    <w:rsid w:val="008D218C"/>
    <w:rsid w:val="008E6D7C"/>
    <w:rsid w:val="008F15E1"/>
    <w:rsid w:val="008F3783"/>
    <w:rsid w:val="008F59B4"/>
    <w:rsid w:val="008F5E53"/>
    <w:rsid w:val="008F6563"/>
    <w:rsid w:val="008F73FB"/>
    <w:rsid w:val="00900F44"/>
    <w:rsid w:val="00903250"/>
    <w:rsid w:val="0090352F"/>
    <w:rsid w:val="0090505D"/>
    <w:rsid w:val="00911E4B"/>
    <w:rsid w:val="009122FF"/>
    <w:rsid w:val="00920986"/>
    <w:rsid w:val="0092201E"/>
    <w:rsid w:val="009231C0"/>
    <w:rsid w:val="00927812"/>
    <w:rsid w:val="00930953"/>
    <w:rsid w:val="00935DFD"/>
    <w:rsid w:val="00940B6A"/>
    <w:rsid w:val="00941558"/>
    <w:rsid w:val="00941A2A"/>
    <w:rsid w:val="009424AF"/>
    <w:rsid w:val="00943088"/>
    <w:rsid w:val="00951007"/>
    <w:rsid w:val="00953C36"/>
    <w:rsid w:val="009540F4"/>
    <w:rsid w:val="00955DD1"/>
    <w:rsid w:val="009609AA"/>
    <w:rsid w:val="00961B8B"/>
    <w:rsid w:val="00965979"/>
    <w:rsid w:val="00971274"/>
    <w:rsid w:val="0097276A"/>
    <w:rsid w:val="009743D4"/>
    <w:rsid w:val="00984DB3"/>
    <w:rsid w:val="0098629D"/>
    <w:rsid w:val="0099058D"/>
    <w:rsid w:val="00992258"/>
    <w:rsid w:val="00997E38"/>
    <w:rsid w:val="009A4BDE"/>
    <w:rsid w:val="009B0728"/>
    <w:rsid w:val="009C01C1"/>
    <w:rsid w:val="009C268D"/>
    <w:rsid w:val="009C4D20"/>
    <w:rsid w:val="009C70C7"/>
    <w:rsid w:val="009C71E2"/>
    <w:rsid w:val="009D306A"/>
    <w:rsid w:val="009D5E1F"/>
    <w:rsid w:val="009D6DA5"/>
    <w:rsid w:val="009E6137"/>
    <w:rsid w:val="009F1992"/>
    <w:rsid w:val="009F3DCA"/>
    <w:rsid w:val="00A03499"/>
    <w:rsid w:val="00A03DDA"/>
    <w:rsid w:val="00A12632"/>
    <w:rsid w:val="00A1444E"/>
    <w:rsid w:val="00A14548"/>
    <w:rsid w:val="00A206FE"/>
    <w:rsid w:val="00A226D1"/>
    <w:rsid w:val="00A3321C"/>
    <w:rsid w:val="00A4575E"/>
    <w:rsid w:val="00A50A1D"/>
    <w:rsid w:val="00A519C4"/>
    <w:rsid w:val="00A60065"/>
    <w:rsid w:val="00A63C33"/>
    <w:rsid w:val="00A63C34"/>
    <w:rsid w:val="00A65F97"/>
    <w:rsid w:val="00A67084"/>
    <w:rsid w:val="00A71ADF"/>
    <w:rsid w:val="00A806AC"/>
    <w:rsid w:val="00A84E94"/>
    <w:rsid w:val="00A85488"/>
    <w:rsid w:val="00A941A0"/>
    <w:rsid w:val="00A942B7"/>
    <w:rsid w:val="00AA639A"/>
    <w:rsid w:val="00AA71E7"/>
    <w:rsid w:val="00AB6487"/>
    <w:rsid w:val="00AB67A6"/>
    <w:rsid w:val="00AB753A"/>
    <w:rsid w:val="00AC08BE"/>
    <w:rsid w:val="00AC2D52"/>
    <w:rsid w:val="00AC7BCA"/>
    <w:rsid w:val="00AD24B6"/>
    <w:rsid w:val="00AD56CA"/>
    <w:rsid w:val="00AD6054"/>
    <w:rsid w:val="00AE1745"/>
    <w:rsid w:val="00AE2F88"/>
    <w:rsid w:val="00AE4DCE"/>
    <w:rsid w:val="00AE5164"/>
    <w:rsid w:val="00AF3E29"/>
    <w:rsid w:val="00AF6AB2"/>
    <w:rsid w:val="00B00651"/>
    <w:rsid w:val="00B0080E"/>
    <w:rsid w:val="00B009F3"/>
    <w:rsid w:val="00B02F84"/>
    <w:rsid w:val="00B03A32"/>
    <w:rsid w:val="00B1147A"/>
    <w:rsid w:val="00B11627"/>
    <w:rsid w:val="00B11970"/>
    <w:rsid w:val="00B12463"/>
    <w:rsid w:val="00B12FFD"/>
    <w:rsid w:val="00B138B2"/>
    <w:rsid w:val="00B16069"/>
    <w:rsid w:val="00B22F5B"/>
    <w:rsid w:val="00B247F6"/>
    <w:rsid w:val="00B277C7"/>
    <w:rsid w:val="00B30683"/>
    <w:rsid w:val="00B3090B"/>
    <w:rsid w:val="00B3091C"/>
    <w:rsid w:val="00B313A0"/>
    <w:rsid w:val="00B33638"/>
    <w:rsid w:val="00B45A62"/>
    <w:rsid w:val="00B46CAA"/>
    <w:rsid w:val="00B503B5"/>
    <w:rsid w:val="00B56384"/>
    <w:rsid w:val="00B57015"/>
    <w:rsid w:val="00B66CF8"/>
    <w:rsid w:val="00B6755F"/>
    <w:rsid w:val="00B71F4B"/>
    <w:rsid w:val="00B72309"/>
    <w:rsid w:val="00B734BD"/>
    <w:rsid w:val="00B737B4"/>
    <w:rsid w:val="00B81D1D"/>
    <w:rsid w:val="00B821AC"/>
    <w:rsid w:val="00B83759"/>
    <w:rsid w:val="00B8428E"/>
    <w:rsid w:val="00B877E6"/>
    <w:rsid w:val="00B87DF2"/>
    <w:rsid w:val="00B91237"/>
    <w:rsid w:val="00B93B66"/>
    <w:rsid w:val="00B9418D"/>
    <w:rsid w:val="00B94867"/>
    <w:rsid w:val="00BA10B7"/>
    <w:rsid w:val="00BA1B51"/>
    <w:rsid w:val="00BA5D6F"/>
    <w:rsid w:val="00BA6C83"/>
    <w:rsid w:val="00BB218A"/>
    <w:rsid w:val="00BB4676"/>
    <w:rsid w:val="00BC40BA"/>
    <w:rsid w:val="00BC4E15"/>
    <w:rsid w:val="00BC5499"/>
    <w:rsid w:val="00BC60A2"/>
    <w:rsid w:val="00BC6A6C"/>
    <w:rsid w:val="00BD273E"/>
    <w:rsid w:val="00BD4581"/>
    <w:rsid w:val="00BD4D1F"/>
    <w:rsid w:val="00BD6DE7"/>
    <w:rsid w:val="00BD71AC"/>
    <w:rsid w:val="00BE15DF"/>
    <w:rsid w:val="00BE5479"/>
    <w:rsid w:val="00BF3EC8"/>
    <w:rsid w:val="00BF6004"/>
    <w:rsid w:val="00C124D5"/>
    <w:rsid w:val="00C15052"/>
    <w:rsid w:val="00C26C5F"/>
    <w:rsid w:val="00C2706C"/>
    <w:rsid w:val="00C278BE"/>
    <w:rsid w:val="00C32758"/>
    <w:rsid w:val="00C3434B"/>
    <w:rsid w:val="00C36631"/>
    <w:rsid w:val="00C36BB0"/>
    <w:rsid w:val="00C409EA"/>
    <w:rsid w:val="00C435D9"/>
    <w:rsid w:val="00C44E5F"/>
    <w:rsid w:val="00C46666"/>
    <w:rsid w:val="00C55DAE"/>
    <w:rsid w:val="00C67406"/>
    <w:rsid w:val="00C71268"/>
    <w:rsid w:val="00C7474E"/>
    <w:rsid w:val="00C74876"/>
    <w:rsid w:val="00C74939"/>
    <w:rsid w:val="00C74FE8"/>
    <w:rsid w:val="00C75CC8"/>
    <w:rsid w:val="00C82759"/>
    <w:rsid w:val="00C92974"/>
    <w:rsid w:val="00C94BB8"/>
    <w:rsid w:val="00C95348"/>
    <w:rsid w:val="00C9661C"/>
    <w:rsid w:val="00C96652"/>
    <w:rsid w:val="00CB3865"/>
    <w:rsid w:val="00CC0EFC"/>
    <w:rsid w:val="00CD186F"/>
    <w:rsid w:val="00CD1B02"/>
    <w:rsid w:val="00CE1DD1"/>
    <w:rsid w:val="00CE6419"/>
    <w:rsid w:val="00CF373C"/>
    <w:rsid w:val="00CF385C"/>
    <w:rsid w:val="00D02456"/>
    <w:rsid w:val="00D05717"/>
    <w:rsid w:val="00D13597"/>
    <w:rsid w:val="00D1524D"/>
    <w:rsid w:val="00D15A41"/>
    <w:rsid w:val="00D216D9"/>
    <w:rsid w:val="00D228A3"/>
    <w:rsid w:val="00D23D16"/>
    <w:rsid w:val="00D24A58"/>
    <w:rsid w:val="00D25B53"/>
    <w:rsid w:val="00D30146"/>
    <w:rsid w:val="00D31CB7"/>
    <w:rsid w:val="00D3556B"/>
    <w:rsid w:val="00D36FD7"/>
    <w:rsid w:val="00D44E53"/>
    <w:rsid w:val="00D52D4A"/>
    <w:rsid w:val="00D55797"/>
    <w:rsid w:val="00D55821"/>
    <w:rsid w:val="00D55D8E"/>
    <w:rsid w:val="00D604A0"/>
    <w:rsid w:val="00D66175"/>
    <w:rsid w:val="00D669D0"/>
    <w:rsid w:val="00D70D62"/>
    <w:rsid w:val="00D73151"/>
    <w:rsid w:val="00D74B15"/>
    <w:rsid w:val="00D755F5"/>
    <w:rsid w:val="00D86220"/>
    <w:rsid w:val="00D8732F"/>
    <w:rsid w:val="00D8734E"/>
    <w:rsid w:val="00D94805"/>
    <w:rsid w:val="00D950DE"/>
    <w:rsid w:val="00DA12B5"/>
    <w:rsid w:val="00DA1DD0"/>
    <w:rsid w:val="00DA29F1"/>
    <w:rsid w:val="00DA595D"/>
    <w:rsid w:val="00DB0673"/>
    <w:rsid w:val="00DB553C"/>
    <w:rsid w:val="00DD2636"/>
    <w:rsid w:val="00DD58A7"/>
    <w:rsid w:val="00DE12C3"/>
    <w:rsid w:val="00DE6DB1"/>
    <w:rsid w:val="00DE70BE"/>
    <w:rsid w:val="00DF0460"/>
    <w:rsid w:val="00DF546C"/>
    <w:rsid w:val="00DF649F"/>
    <w:rsid w:val="00E01FE7"/>
    <w:rsid w:val="00E057A1"/>
    <w:rsid w:val="00E05FD4"/>
    <w:rsid w:val="00E10570"/>
    <w:rsid w:val="00E143BB"/>
    <w:rsid w:val="00E1464D"/>
    <w:rsid w:val="00E15E4D"/>
    <w:rsid w:val="00E17723"/>
    <w:rsid w:val="00E228B3"/>
    <w:rsid w:val="00E24F61"/>
    <w:rsid w:val="00E2585F"/>
    <w:rsid w:val="00E271F5"/>
    <w:rsid w:val="00E3017C"/>
    <w:rsid w:val="00E302EC"/>
    <w:rsid w:val="00E30FB7"/>
    <w:rsid w:val="00E3218D"/>
    <w:rsid w:val="00E33702"/>
    <w:rsid w:val="00E376E4"/>
    <w:rsid w:val="00E431B6"/>
    <w:rsid w:val="00E4479E"/>
    <w:rsid w:val="00E46051"/>
    <w:rsid w:val="00E46E4A"/>
    <w:rsid w:val="00E509EB"/>
    <w:rsid w:val="00E52FD6"/>
    <w:rsid w:val="00E53014"/>
    <w:rsid w:val="00E60E9E"/>
    <w:rsid w:val="00E71A70"/>
    <w:rsid w:val="00E72D5D"/>
    <w:rsid w:val="00E74062"/>
    <w:rsid w:val="00E806B1"/>
    <w:rsid w:val="00E87953"/>
    <w:rsid w:val="00E90A22"/>
    <w:rsid w:val="00E90F49"/>
    <w:rsid w:val="00E9129D"/>
    <w:rsid w:val="00E96B45"/>
    <w:rsid w:val="00E97DF0"/>
    <w:rsid w:val="00EA0588"/>
    <w:rsid w:val="00EA4B7B"/>
    <w:rsid w:val="00EA53AC"/>
    <w:rsid w:val="00EA7BFC"/>
    <w:rsid w:val="00EB7D24"/>
    <w:rsid w:val="00EC5BC5"/>
    <w:rsid w:val="00ED3A1D"/>
    <w:rsid w:val="00EE38B1"/>
    <w:rsid w:val="00EE7269"/>
    <w:rsid w:val="00EF3D54"/>
    <w:rsid w:val="00EF71B1"/>
    <w:rsid w:val="00F02868"/>
    <w:rsid w:val="00F03F67"/>
    <w:rsid w:val="00F0499D"/>
    <w:rsid w:val="00F06688"/>
    <w:rsid w:val="00F14439"/>
    <w:rsid w:val="00F25138"/>
    <w:rsid w:val="00F300A8"/>
    <w:rsid w:val="00F30A4C"/>
    <w:rsid w:val="00F3111D"/>
    <w:rsid w:val="00F32850"/>
    <w:rsid w:val="00F3516A"/>
    <w:rsid w:val="00F351DB"/>
    <w:rsid w:val="00F37617"/>
    <w:rsid w:val="00F422A4"/>
    <w:rsid w:val="00F43D29"/>
    <w:rsid w:val="00F446CC"/>
    <w:rsid w:val="00F53C9E"/>
    <w:rsid w:val="00F540C9"/>
    <w:rsid w:val="00F55E81"/>
    <w:rsid w:val="00F64DBF"/>
    <w:rsid w:val="00F67E2F"/>
    <w:rsid w:val="00F711C4"/>
    <w:rsid w:val="00F855AE"/>
    <w:rsid w:val="00F90FE4"/>
    <w:rsid w:val="00F91F87"/>
    <w:rsid w:val="00F94532"/>
    <w:rsid w:val="00FA62D5"/>
    <w:rsid w:val="00FB1A4D"/>
    <w:rsid w:val="00FB1F66"/>
    <w:rsid w:val="00FB3440"/>
    <w:rsid w:val="00FB68F8"/>
    <w:rsid w:val="00FC4377"/>
    <w:rsid w:val="00FC74AB"/>
    <w:rsid w:val="00FD00B6"/>
    <w:rsid w:val="00FD17B7"/>
    <w:rsid w:val="00FD302C"/>
    <w:rsid w:val="00FD4764"/>
    <w:rsid w:val="00FD48F5"/>
    <w:rsid w:val="00FD4F75"/>
    <w:rsid w:val="00FD572B"/>
    <w:rsid w:val="00FD766B"/>
    <w:rsid w:val="00FE542C"/>
    <w:rsid w:val="00FF21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04253DB"/>
  <w15:chartTrackingRefBased/>
  <w15:docId w15:val="{F810DAC2-AE08-446B-A79B-AD5139CDBD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170ED0"/>
    <w:pPr>
      <w:tabs>
        <w:tab w:val="left" w:pos="567"/>
      </w:tabs>
      <w:spacing w:before="120" w:after="120" w:line="480" w:lineRule="auto"/>
      <w:jc w:val="both"/>
    </w:pPr>
    <w:rPr>
      <w:rFonts w:ascii="Arial" w:eastAsia="MS Mincho" w:hAnsi="Arial" w:cs="Times New Roman"/>
      <w:szCs w:val="24"/>
      <w:lang w:eastAsia="ja-JP"/>
    </w:rPr>
  </w:style>
  <w:style w:type="paragraph" w:styleId="berschrift1">
    <w:name w:val="heading 1"/>
    <w:basedOn w:val="Standard"/>
    <w:link w:val="berschrift1Zchn"/>
    <w:uiPriority w:val="9"/>
    <w:qFormat/>
    <w:rsid w:val="00703E1B"/>
    <w:pPr>
      <w:tabs>
        <w:tab w:val="clear" w:pos="567"/>
      </w:tabs>
      <w:spacing w:before="100" w:beforeAutospacing="1" w:after="100" w:afterAutospacing="1" w:line="240" w:lineRule="auto"/>
      <w:jc w:val="left"/>
      <w:outlineLvl w:val="0"/>
    </w:pPr>
    <w:rPr>
      <w:rFonts w:ascii="Times New Roman" w:eastAsia="Times New Roman" w:hAnsi="Times New Roman"/>
      <w:b/>
      <w:bCs/>
      <w:kern w:val="36"/>
      <w:sz w:val="48"/>
      <w:szCs w:val="48"/>
      <w:lang w:val="en-US"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170ED0"/>
    <w:pPr>
      <w:spacing w:after="0" w:line="240" w:lineRule="auto"/>
    </w:pPr>
    <w:rPr>
      <w:rFonts w:ascii="Calibri" w:eastAsia="Calibri" w:hAnsi="Calibri" w:cs="Times New Roman"/>
      <w:sz w:val="20"/>
      <w:szCs w:val="20"/>
      <w:lang w:eastAsia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Kommentarzeichen">
    <w:name w:val="annotation reference"/>
    <w:basedOn w:val="Absatz-Standardschriftart"/>
    <w:uiPriority w:val="99"/>
    <w:semiHidden/>
    <w:unhideWhenUsed/>
    <w:rsid w:val="009F1992"/>
    <w:rPr>
      <w:sz w:val="16"/>
      <w:szCs w:val="16"/>
    </w:rPr>
  </w:style>
  <w:style w:type="paragraph" w:styleId="Kommentartext">
    <w:name w:val="annotation text"/>
    <w:aliases w:val="Char Char,Char Char Char"/>
    <w:basedOn w:val="Standard"/>
    <w:link w:val="KommentartextZchn"/>
    <w:uiPriority w:val="99"/>
    <w:unhideWhenUsed/>
    <w:rsid w:val="009F1992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aliases w:val="Char Char Zchn,Char Char Char Zchn"/>
    <w:basedOn w:val="Absatz-Standardschriftart"/>
    <w:link w:val="Kommentartext"/>
    <w:uiPriority w:val="99"/>
    <w:rsid w:val="009F1992"/>
    <w:rPr>
      <w:rFonts w:ascii="Arial" w:eastAsia="MS Mincho" w:hAnsi="Arial" w:cs="Times New Roman"/>
      <w:sz w:val="20"/>
      <w:szCs w:val="20"/>
      <w:lang w:eastAsia="ja-JP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9F1992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9F1992"/>
    <w:rPr>
      <w:rFonts w:ascii="Arial" w:eastAsia="MS Mincho" w:hAnsi="Arial" w:cs="Times New Roman"/>
      <w:b/>
      <w:bCs/>
      <w:sz w:val="20"/>
      <w:szCs w:val="20"/>
      <w:lang w:eastAsia="ja-JP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F1992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F1992"/>
    <w:rPr>
      <w:rFonts w:ascii="Segoe UI" w:eastAsia="MS Mincho" w:hAnsi="Segoe UI" w:cs="Segoe UI"/>
      <w:sz w:val="18"/>
      <w:szCs w:val="18"/>
      <w:lang w:eastAsia="ja-JP"/>
    </w:rPr>
  </w:style>
  <w:style w:type="paragraph" w:styleId="Kopfzeile">
    <w:name w:val="header"/>
    <w:basedOn w:val="Standard"/>
    <w:link w:val="KopfzeileZchn"/>
    <w:uiPriority w:val="99"/>
    <w:unhideWhenUsed/>
    <w:rsid w:val="0026648A"/>
    <w:pPr>
      <w:tabs>
        <w:tab w:val="center" w:pos="4536"/>
        <w:tab w:val="right" w:pos="9072"/>
      </w:tabs>
      <w:spacing w:before="0"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26648A"/>
    <w:rPr>
      <w:rFonts w:ascii="Arial" w:eastAsia="MS Mincho" w:hAnsi="Arial" w:cs="Times New Roman"/>
      <w:szCs w:val="24"/>
      <w:lang w:eastAsia="ja-JP"/>
    </w:rPr>
  </w:style>
  <w:style w:type="character" w:customStyle="1" w:styleId="fontstyle01">
    <w:name w:val="fontstyle01"/>
    <w:basedOn w:val="Absatz-Standardschriftart"/>
    <w:rsid w:val="009609AA"/>
    <w:rPr>
      <w:rFonts w:ascii="ArialMT" w:hAnsi="ArialMT" w:hint="default"/>
      <w:b w:val="0"/>
      <w:bCs w:val="0"/>
      <w:i w:val="0"/>
      <w:iCs w:val="0"/>
      <w:color w:val="000000"/>
      <w:sz w:val="14"/>
      <w:szCs w:val="14"/>
    </w:rPr>
  </w:style>
  <w:style w:type="paragraph" w:styleId="HTMLVorformatiert">
    <w:name w:val="HTML Preformatted"/>
    <w:basedOn w:val="Standard"/>
    <w:link w:val="HTMLVorformatiertZchn"/>
    <w:uiPriority w:val="99"/>
    <w:unhideWhenUsed/>
    <w:rsid w:val="00355390"/>
    <w:pPr>
      <w:tabs>
        <w:tab w:val="clear" w:pos="567"/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after="0" w:line="240" w:lineRule="auto"/>
      <w:jc w:val="left"/>
    </w:pPr>
    <w:rPr>
      <w:rFonts w:ascii="Courier New" w:eastAsia="Times New Roman" w:hAnsi="Courier New" w:cs="Courier New"/>
      <w:sz w:val="20"/>
      <w:szCs w:val="20"/>
      <w:lang w:val="en-US" w:eastAsia="en-US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rsid w:val="00355390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gd15mcfceub">
    <w:name w:val="gd15mcfceub"/>
    <w:basedOn w:val="Absatz-Standardschriftart"/>
    <w:rsid w:val="00355390"/>
  </w:style>
  <w:style w:type="character" w:customStyle="1" w:styleId="numbercell">
    <w:name w:val="numbercell"/>
    <w:basedOn w:val="Absatz-Standardschriftart"/>
    <w:rsid w:val="005F308A"/>
  </w:style>
  <w:style w:type="character" w:customStyle="1" w:styleId="fontstyle21">
    <w:name w:val="fontstyle21"/>
    <w:basedOn w:val="Absatz-Standardschriftart"/>
    <w:rsid w:val="004443E3"/>
    <w:rPr>
      <w:rFonts w:ascii="TradeGothicLTStd-Bd2" w:hAnsi="TradeGothicLTStd-Bd2" w:hint="default"/>
      <w:b/>
      <w:bCs/>
      <w:i w:val="0"/>
      <w:iCs w:val="0"/>
      <w:color w:val="242021"/>
      <w:sz w:val="14"/>
      <w:szCs w:val="14"/>
    </w:rPr>
  </w:style>
  <w:style w:type="character" w:customStyle="1" w:styleId="textcell">
    <w:name w:val="textcell"/>
    <w:basedOn w:val="Absatz-Standardschriftart"/>
    <w:rsid w:val="009D306A"/>
  </w:style>
  <w:style w:type="character" w:customStyle="1" w:styleId="berschrift1Zchn">
    <w:name w:val="Überschrift 1 Zchn"/>
    <w:basedOn w:val="Absatz-Standardschriftart"/>
    <w:link w:val="berschrift1"/>
    <w:uiPriority w:val="9"/>
    <w:rsid w:val="00703E1B"/>
    <w:rPr>
      <w:rFonts w:ascii="Times New Roman" w:eastAsia="Times New Roman" w:hAnsi="Times New Roman" w:cs="Times New Roman"/>
      <w:b/>
      <w:bCs/>
      <w:kern w:val="36"/>
      <w:sz w:val="48"/>
      <w:szCs w:val="48"/>
      <w:lang w:val="en-US"/>
    </w:rPr>
  </w:style>
  <w:style w:type="character" w:customStyle="1" w:styleId="title-text">
    <w:name w:val="title-text"/>
    <w:basedOn w:val="Absatz-Standardschriftart"/>
    <w:rsid w:val="00FB68F8"/>
  </w:style>
  <w:style w:type="paragraph" w:styleId="Listenabsatz">
    <w:name w:val="List Paragraph"/>
    <w:basedOn w:val="Standard"/>
    <w:uiPriority w:val="34"/>
    <w:qFormat/>
    <w:rsid w:val="00FB68F8"/>
    <w:pPr>
      <w:ind w:left="720"/>
      <w:contextualSpacing/>
    </w:pPr>
  </w:style>
  <w:style w:type="paragraph" w:customStyle="1" w:styleId="EndNoteBibliographyTitle">
    <w:name w:val="EndNote Bibliography Title"/>
    <w:basedOn w:val="Standard"/>
    <w:link w:val="EndNoteBibliographyTitleZchn"/>
    <w:rsid w:val="00AD6054"/>
    <w:pPr>
      <w:spacing w:after="0"/>
      <w:jc w:val="center"/>
    </w:pPr>
    <w:rPr>
      <w:rFonts w:cs="Arial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AD6054"/>
    <w:rPr>
      <w:rFonts w:ascii="Arial" w:eastAsia="MS Mincho" w:hAnsi="Arial" w:cs="Arial"/>
      <w:noProof/>
      <w:szCs w:val="24"/>
      <w:lang w:eastAsia="ja-JP"/>
    </w:rPr>
  </w:style>
  <w:style w:type="paragraph" w:customStyle="1" w:styleId="EndNoteBibliography">
    <w:name w:val="EndNote Bibliography"/>
    <w:basedOn w:val="Standard"/>
    <w:link w:val="EndNoteBibliographyZchn"/>
    <w:rsid w:val="00AD6054"/>
    <w:pPr>
      <w:spacing w:line="240" w:lineRule="auto"/>
      <w:jc w:val="left"/>
    </w:pPr>
    <w:rPr>
      <w:rFonts w:cs="Arial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AD6054"/>
    <w:rPr>
      <w:rFonts w:ascii="Arial" w:eastAsia="MS Mincho" w:hAnsi="Arial" w:cs="Arial"/>
      <w:noProof/>
      <w:szCs w:val="24"/>
      <w:lang w:eastAsia="ja-JP"/>
    </w:rPr>
  </w:style>
  <w:style w:type="character" w:customStyle="1" w:styleId="Fett1">
    <w:name w:val="Fett1"/>
    <w:basedOn w:val="Absatz-Standardschriftart"/>
    <w:uiPriority w:val="1"/>
    <w:qFormat/>
    <w:rsid w:val="009743D4"/>
    <w:rPr>
      <w:b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06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74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80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8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8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70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42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9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8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86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1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76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88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36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35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7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04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21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55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273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544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395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399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668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48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78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880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557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91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21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10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36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78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09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774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402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040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663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065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363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84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177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950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83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090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213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22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700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248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3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340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229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254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552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3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192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0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827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17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640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896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941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833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360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15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744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571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16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411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40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96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48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85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80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632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599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40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87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41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74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84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137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1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538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132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92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37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676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67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20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03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526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356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16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593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8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423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462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00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39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46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660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12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869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88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720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6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45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499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61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191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852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84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33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63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34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89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199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399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24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573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61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80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01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34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24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763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976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67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8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78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2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958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63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076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997079-88B0-4592-8A01-DA9424344F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2684</Words>
  <Characters>16912</Characters>
  <Application>Microsoft Office Word</Application>
  <DocSecurity>0</DocSecurity>
  <Lines>140</Lines>
  <Paragraphs>3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5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bastian-Edgar Baumeister</dc:creator>
  <cp:keywords/>
  <dc:description/>
  <cp:lastModifiedBy>Sebastian-Edgar Baumeister</cp:lastModifiedBy>
  <cp:revision>229</cp:revision>
  <cp:lastPrinted>2019-07-08T09:56:00Z</cp:lastPrinted>
  <dcterms:created xsi:type="dcterms:W3CDTF">2020-02-24T10:05:00Z</dcterms:created>
  <dcterms:modified xsi:type="dcterms:W3CDTF">2021-03-03T09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ocear4Word_StyleTitle">
    <vt:lpwstr>ACM SIG Proceedings With Long Author List</vt:lpwstr>
  </property>
</Properties>
</file>